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172" w:rsidRPr="00EF7397" w:rsidRDefault="00E74077" w:rsidP="004B7814">
      <w:pPr>
        <w:pStyle w:val="Title"/>
        <w:tabs>
          <w:tab w:val="left" w:pos="-5400"/>
          <w:tab w:val="left" w:pos="-3330"/>
        </w:tabs>
        <w:rPr>
          <w:sz w:val="28"/>
          <w:szCs w:val="28"/>
        </w:rPr>
      </w:pPr>
      <w:bookmarkStart w:id="0" w:name="_GoBack"/>
      <w:bookmarkEnd w:id="0"/>
      <w:r>
        <w:rPr>
          <w:sz w:val="28"/>
          <w:szCs w:val="28"/>
        </w:rPr>
        <w:t>Pengaruh Inovasi, Kualitas Produk, dan Persepsi Harga Terhadap Minat Pembelian Ulang Mie Kasuka Dengan Kepuasan Pelanggan Sebagai Variabel  Intervening</w:t>
      </w:r>
    </w:p>
    <w:p w:rsidR="00D73172" w:rsidRDefault="00D73172" w:rsidP="00D73172">
      <w:pPr>
        <w:jc w:val="center"/>
        <w:rPr>
          <w:b/>
          <w:sz w:val="28"/>
        </w:rPr>
      </w:pPr>
    </w:p>
    <w:p w:rsidR="00D73172" w:rsidRPr="00BF3498" w:rsidRDefault="00BF3498" w:rsidP="00D73172">
      <w:pPr>
        <w:jc w:val="center"/>
        <w:rPr>
          <w:b/>
          <w:szCs w:val="24"/>
        </w:rPr>
      </w:pPr>
      <w:r>
        <w:rPr>
          <w:b/>
          <w:szCs w:val="24"/>
        </w:rPr>
        <w:t>Muhammad Nur Fadillah</w:t>
      </w:r>
      <w:r w:rsidRPr="00BF3498">
        <w:rPr>
          <w:b/>
          <w:szCs w:val="24"/>
          <w:vertAlign w:val="superscript"/>
        </w:rPr>
        <w:t>1)</w:t>
      </w:r>
      <w:r>
        <w:rPr>
          <w:b/>
          <w:szCs w:val="24"/>
        </w:rPr>
        <w:t>, Eka Ludiya</w:t>
      </w:r>
      <w:r w:rsidRPr="00BF3498">
        <w:rPr>
          <w:b/>
          <w:szCs w:val="24"/>
          <w:vertAlign w:val="superscript"/>
        </w:rPr>
        <w:t>2)</w:t>
      </w:r>
    </w:p>
    <w:p w:rsidR="00D73172" w:rsidRPr="00BF3498" w:rsidRDefault="00BF3498" w:rsidP="00D73172">
      <w:pPr>
        <w:jc w:val="center"/>
        <w:rPr>
          <w:sz w:val="22"/>
          <w:szCs w:val="22"/>
        </w:rPr>
      </w:pPr>
      <w:r>
        <w:rPr>
          <w:sz w:val="22"/>
          <w:szCs w:val="22"/>
          <w:vertAlign w:val="superscript"/>
        </w:rPr>
        <w:t xml:space="preserve">1,2 </w:t>
      </w:r>
      <w:r>
        <w:rPr>
          <w:sz w:val="22"/>
          <w:szCs w:val="22"/>
        </w:rPr>
        <w:t>Fakultas Ekonomi dan Bisnis, Universitas Jenderal Achmad Yani Cimahi</w:t>
      </w:r>
    </w:p>
    <w:p w:rsidR="00D73172" w:rsidRPr="00BF3498" w:rsidRDefault="004B7814" w:rsidP="00BF3498">
      <w:pPr>
        <w:rPr>
          <w:szCs w:val="24"/>
        </w:rPr>
      </w:pPr>
      <w:r w:rsidRPr="00EF7397">
        <w:rPr>
          <w:sz w:val="22"/>
          <w:szCs w:val="22"/>
          <w:lang w:val="id-ID"/>
        </w:rPr>
        <w:t>E-</w:t>
      </w:r>
      <w:r w:rsidR="00D73172" w:rsidRPr="00EF7397">
        <w:rPr>
          <w:sz w:val="22"/>
          <w:szCs w:val="22"/>
        </w:rPr>
        <w:t>mail:</w:t>
      </w:r>
      <w:r w:rsidR="00BF3498">
        <w:rPr>
          <w:sz w:val="22"/>
          <w:szCs w:val="22"/>
        </w:rPr>
        <w:t xml:space="preserve">  </w:t>
      </w:r>
      <w:hyperlink r:id="rId8" w:history="1">
        <w:r w:rsidR="00BF3498" w:rsidRPr="00F43E87">
          <w:rPr>
            <w:rStyle w:val="Hyperlink"/>
            <w:szCs w:val="24"/>
          </w:rPr>
          <w:t>muhammadnur_20s001@mn.unjani.ac.id</w:t>
        </w:r>
      </w:hyperlink>
      <w:r w:rsidR="00BF3498">
        <w:rPr>
          <w:szCs w:val="24"/>
        </w:rPr>
        <w:t xml:space="preserve">, </w:t>
      </w:r>
      <w:hyperlink r:id="rId9" w:history="1">
        <w:r w:rsidR="0023041D" w:rsidRPr="00953B6F">
          <w:rPr>
            <w:rStyle w:val="Hyperlink"/>
            <w:szCs w:val="24"/>
          </w:rPr>
          <w:t>ekaludiya@lecture.unjani.ac.id</w:t>
        </w:r>
      </w:hyperlink>
      <w:r w:rsidR="0023041D">
        <w:rPr>
          <w:szCs w:val="24"/>
        </w:rPr>
        <w:t xml:space="preserve"> </w:t>
      </w:r>
    </w:p>
    <w:p w:rsidR="00D73172" w:rsidRDefault="00D73172" w:rsidP="00D73172">
      <w:pPr>
        <w:rPr>
          <w:b/>
        </w:rPr>
      </w:pPr>
    </w:p>
    <w:p w:rsidR="00D73172" w:rsidRPr="00C34171" w:rsidRDefault="00030463" w:rsidP="00D73172">
      <w:pPr>
        <w:spacing w:after="120"/>
        <w:jc w:val="center"/>
        <w:rPr>
          <w:b/>
          <w:i/>
          <w:szCs w:val="24"/>
        </w:rPr>
      </w:pPr>
      <w:r>
        <w:rPr>
          <w:b/>
          <w:szCs w:val="24"/>
        </w:rPr>
        <w:t>Abstrak</w:t>
      </w:r>
      <w:r w:rsidR="00D73172" w:rsidRPr="00C34171">
        <w:rPr>
          <w:b/>
          <w:i/>
          <w:szCs w:val="24"/>
        </w:rPr>
        <w:t xml:space="preserve"> </w:t>
      </w:r>
    </w:p>
    <w:p w:rsidR="00D73172" w:rsidRPr="00E33034" w:rsidRDefault="00E33034" w:rsidP="000C2480">
      <w:pPr>
        <w:autoSpaceDE w:val="0"/>
        <w:jc w:val="both"/>
        <w:rPr>
          <w:szCs w:val="24"/>
        </w:rPr>
      </w:pPr>
      <w:r>
        <w:rPr>
          <w:szCs w:val="24"/>
        </w:rPr>
        <w:t xml:space="preserve">Penelitian ini dimaksudkan untuk melihat bahwa minat beli ulang dan kepuasan pelanggan apakah dapat dipengaruhi secara langsung dan tidak langsung oleh inovasi, kualitas produk dan persepsi harga dari para pelanggan mie kasuka. Dalam penelitian ini digunakan metode kuantitatif, dengan populasi pelanggan mie kasuka dengan jumlah pembelian lebih dari 2 kali, metode samplingnya sendiri menggunakan </w:t>
      </w:r>
      <w:r>
        <w:rPr>
          <w:i/>
          <w:szCs w:val="24"/>
        </w:rPr>
        <w:t xml:space="preserve">purposive sampling </w:t>
      </w:r>
      <w:r>
        <w:rPr>
          <w:szCs w:val="24"/>
        </w:rPr>
        <w:t>dengan jumlah sampel 100. SPSS dan kalkulator sobel digunakan untuk menganalisis data. Hasilnya menunjukan bahwa inovasi tidak berpengaruh positif terhadap minat beli ulang dan kepuasan dari para pelanggan mie kasuka. Kualitas produk berpengaruh positif terhadap minat beli ulang dan kepuasan dari para pelanggan mie kasuka. Persepsi harga tidak berpengaruh positif terhadap minat beli ulang, tetapi berpengaruh positif terhadap kepuasan pelanggan mie kasuka.</w:t>
      </w:r>
    </w:p>
    <w:p w:rsidR="00D73172" w:rsidRPr="00E33034" w:rsidRDefault="00D73172" w:rsidP="007432C2">
      <w:pPr>
        <w:autoSpaceDE w:val="0"/>
        <w:spacing w:after="120"/>
        <w:ind w:left="1080" w:right="14" w:hanging="1080"/>
        <w:rPr>
          <w:szCs w:val="24"/>
          <w:lang w:val="id-ID"/>
        </w:rPr>
      </w:pPr>
      <w:r w:rsidRPr="00C34171">
        <w:rPr>
          <w:b/>
          <w:i/>
          <w:szCs w:val="24"/>
        </w:rPr>
        <w:t>Keywords</w:t>
      </w:r>
      <w:r w:rsidR="00467D33" w:rsidRPr="00C34171">
        <w:rPr>
          <w:b/>
          <w:i/>
          <w:szCs w:val="24"/>
          <w:lang w:val="id-ID"/>
        </w:rPr>
        <w:t xml:space="preserve"> </w:t>
      </w:r>
      <w:r w:rsidRPr="00C34171">
        <w:rPr>
          <w:b/>
          <w:i/>
          <w:szCs w:val="24"/>
        </w:rPr>
        <w:t xml:space="preserve">: </w:t>
      </w:r>
      <w:r w:rsidR="00E33034">
        <w:rPr>
          <w:szCs w:val="24"/>
        </w:rPr>
        <w:t>inovasi, kualitas produk, persepsi harga, minat pembelian ulang, kepuasan pelanggan</w:t>
      </w:r>
    </w:p>
    <w:p w:rsidR="00EF7622" w:rsidRPr="00EF7622" w:rsidRDefault="00EF7622" w:rsidP="007432C2">
      <w:pPr>
        <w:autoSpaceDE w:val="0"/>
        <w:spacing w:after="120"/>
        <w:ind w:left="1080" w:right="14" w:hanging="1080"/>
        <w:rPr>
          <w:i/>
          <w:sz w:val="22"/>
          <w:szCs w:val="22"/>
          <w:lang w:val="id-ID"/>
        </w:rPr>
      </w:pPr>
    </w:p>
    <w:p w:rsidR="00D73172" w:rsidRPr="00C34171" w:rsidRDefault="00D73172" w:rsidP="004B7814">
      <w:pPr>
        <w:pStyle w:val="Heading1"/>
        <w:numPr>
          <w:ilvl w:val="0"/>
          <w:numId w:val="6"/>
        </w:numPr>
        <w:suppressAutoHyphens/>
        <w:spacing w:after="60"/>
        <w:ind w:left="360"/>
        <w:rPr>
          <w:i w:val="0"/>
          <w:sz w:val="24"/>
          <w:szCs w:val="24"/>
        </w:rPr>
      </w:pPr>
      <w:r w:rsidRPr="00C34171">
        <w:rPr>
          <w:i w:val="0"/>
          <w:sz w:val="24"/>
          <w:szCs w:val="24"/>
        </w:rPr>
        <w:t xml:space="preserve">PENDAHULUAN </w:t>
      </w:r>
    </w:p>
    <w:p w:rsidR="006B7D05" w:rsidRDefault="006B7D05" w:rsidP="00D73172">
      <w:pPr>
        <w:spacing w:after="120"/>
        <w:ind w:firstLine="360"/>
        <w:jc w:val="both"/>
      </w:pPr>
      <w:r w:rsidRPr="008B17D3">
        <w:t xml:space="preserve">Dewasa ini pembuatan usaha menjadi hal yang mudah ditemui, jenis badan usaha yang dapat dapat dibuat masyarakat umum kebanyakan salah satunya adalah usaha mikro kecil dan menengah (UMKM). Usaha kecil mikro dan menengah (UMKM) adalah </w:t>
      </w:r>
      <w:r w:rsidR="00E74077">
        <w:t xml:space="preserve">usaha yang dimiliki seseorang atau perusahaan perorangan yang dan memenuhi aturan sudah diatur dalam undang-undang </w:t>
      </w:r>
      <w:r w:rsidRPr="008B17D3">
        <w:t>(</w:t>
      </w:r>
      <w:hyperlink r:id="rId10" w:history="1">
        <w:r w:rsidRPr="008B17D3">
          <w:rPr>
            <w:rStyle w:val="Hyperlink"/>
            <w:b/>
          </w:rPr>
          <w:t>Peraturan.bpk.go.id</w:t>
        </w:r>
      </w:hyperlink>
      <w:r w:rsidRPr="008B17D3">
        <w:rPr>
          <w:b/>
        </w:rPr>
        <w:t>)</w:t>
      </w:r>
      <w:r w:rsidRPr="008B17D3">
        <w:t xml:space="preserve">. Dengan kehadiran UMKM masyarakat dapat dengan mudah memenuhi kebutuhannya karena produk yang beragam yang ditawarkan para pelaku usaha tersebut beragam macam. </w:t>
      </w:r>
      <w:r w:rsidRPr="00A648B4">
        <w:rPr>
          <w:noProof/>
        </w:rPr>
        <w:t>Hasanah et al</w:t>
      </w:r>
      <w:r w:rsidRPr="00A648B4">
        <w:t xml:space="preserve"> </w:t>
      </w:r>
      <w:r w:rsidRPr="00A648B4">
        <w:fldChar w:fldCharType="begin" w:fldLock="1"/>
      </w:r>
      <w:r w:rsidR="00F43BEE">
        <w:instrText>ADDIN CSL_CITATION {"citationItems":[{"id":"ITEM-1","itemData":{"ISBN":"978-632-227-474-7","author":[{"dropping-particle":"","family":"Hasanah","given":"Nurmala","non-dropping-particle":"","parse-names":false,"suffix":""},{"dropping-particle":"","family":"Sapparudin","given":"Muhtar","non-dropping-particle":"","parse-names":false,"suffix":""},{"dropping-particle":"","family":"Muliasari","given":"Indah","non-dropping-particle":"","parse-names":false,"suffix":""}],"id":"ITEM-1","issued":{"date-parts":[["2020"]]},"number-of-pages":"153","publisher":"Uwais Inspirasi Indonesia","publisher-place":"Sidoarjo","title":"Mudah Memahami Usaha Mikro Kecil dan Menengah (UMKM)","type":"book"},"suppress-author":1,"uris":["http://www.mendeley.com/documents/?uuid=02b2c269-725f-49ac-a4f0-6761596efd8a"]}],"mendeley":{"formattedCitation":"(2020)","plainTextFormattedCitation":"(2020)","previouslyFormattedCitation":"(2020)"},"properties":{"noteIndex":0},"schema":"https://github.com/citation-style-language/schema/raw/master/csl-citation.json"}</w:instrText>
      </w:r>
      <w:r w:rsidRPr="00A648B4">
        <w:fldChar w:fldCharType="separate"/>
      </w:r>
      <w:r w:rsidR="00F43BEE" w:rsidRPr="00F43BEE">
        <w:rPr>
          <w:noProof/>
        </w:rPr>
        <w:t>(2020)</w:t>
      </w:r>
      <w:r w:rsidRPr="00A648B4">
        <w:fldChar w:fldCharType="end"/>
      </w:r>
      <w:r w:rsidRPr="008B17D3">
        <w:t xml:space="preserve"> Mengemukakan bahwa kehadiran UMKM dapat membantu perekonomian dalam memberikan lapangan pekerjaan di wilayah sekitar UMKM berada, selain itu UMKM juga membantu </w:t>
      </w:r>
      <w:r w:rsidR="00E74077">
        <w:t>dalam kontribusi PDB.</w:t>
      </w:r>
      <w:r>
        <w:t xml:space="preserve"> </w:t>
      </w:r>
    </w:p>
    <w:p w:rsidR="00D73172" w:rsidRDefault="006B7D05" w:rsidP="00D73172">
      <w:pPr>
        <w:spacing w:after="120"/>
        <w:ind w:firstLine="360"/>
        <w:jc w:val="both"/>
      </w:pPr>
      <w:r>
        <w:t>Mie ka</w:t>
      </w:r>
      <w:r w:rsidRPr="008B17D3">
        <w:t>suka terletak di Jl. Kerkoff No 158 merupakan salah satu UMKM di Kelurahan Leuwigajah,</w:t>
      </w:r>
      <w:r>
        <w:t xml:space="preserve"> Mie Kasuka bergerak di bidang kuliner khususnya produk makanan pedas seperti produk mie, ayam geprek dan sate taichan. Menurut </w:t>
      </w:r>
      <w:r w:rsidRPr="008B17D3">
        <w:t xml:space="preserve"> </w:t>
      </w:r>
      <w:r w:rsidRPr="00A648B4">
        <w:t>(</w:t>
      </w:r>
      <w:r w:rsidRPr="00A648B4">
        <w:rPr>
          <w:u w:val="single"/>
        </w:rPr>
        <w:t>bps.go.id</w:t>
      </w:r>
      <w:r w:rsidRPr="00A648B4">
        <w:t xml:space="preserve">) </w:t>
      </w:r>
      <w:r>
        <w:t>jumlah UMKM di keluraharan Leuwigajah pada tahun 2021 ada sebanyak 24 unit dan terjadi peningkatan pada tahun setelahnya, menurut (</w:t>
      </w:r>
      <w:hyperlink r:id="rId11" w:history="1">
        <w:r w:rsidRPr="00820308">
          <w:rPr>
            <w:rStyle w:val="Hyperlink"/>
            <w:b/>
          </w:rPr>
          <w:t>dirbi.cimahikota.go.id</w:t>
        </w:r>
      </w:hyperlink>
      <w:r>
        <w:rPr>
          <w:b/>
          <w:u w:val="single"/>
        </w:rPr>
        <w:t>)</w:t>
      </w:r>
      <w:r w:rsidRPr="00E130E1">
        <w:rPr>
          <w:b/>
        </w:rPr>
        <w:t xml:space="preserve"> </w:t>
      </w:r>
      <w:r w:rsidRPr="00E130E1">
        <w:t xml:space="preserve">jumlah UMKM di Kelurahan Leuwigajah </w:t>
      </w:r>
      <w:r>
        <w:t xml:space="preserve">pada tahun </w:t>
      </w:r>
      <w:r w:rsidRPr="00E130E1">
        <w:t>2023 sebanyak 212 unit</w:t>
      </w:r>
      <w:r>
        <w:t>. Jumlah UMKM yang bergerak di bidang kuliner di kelurahan Leuwigajah meningkat dari tahun ke tahun. Jumlah UMKM pada bidang kuliner pada tahun 2023 berjumlah sebanyak 112 unit.</w:t>
      </w:r>
    </w:p>
    <w:p w:rsidR="006B7D05" w:rsidRDefault="006B7D05" w:rsidP="00D73172">
      <w:pPr>
        <w:spacing w:after="120"/>
        <w:ind w:firstLine="360"/>
        <w:jc w:val="both"/>
      </w:pPr>
      <w:r w:rsidRPr="00A648B4">
        <w:t xml:space="preserve">Peningkatan jumlah UMKM di sektor makanan  tersebut menunjukan bahwa pangsa pasar di bidang kuliner masih besar. Menurut </w:t>
      </w:r>
      <w:r w:rsidRPr="00A648B4">
        <w:rPr>
          <w:noProof/>
        </w:rPr>
        <w:t xml:space="preserve">Gea </w:t>
      </w:r>
      <w:r w:rsidRPr="00A648B4">
        <w:fldChar w:fldCharType="begin" w:fldLock="1"/>
      </w:r>
      <w:r w:rsidR="00F43BEE">
        <w:instrText>ADDIN CSL_CITATION {"citationItems":[{"id":"ITEM-1","itemData":{"DOI":"10.56248/jamane.v1i1.12","ISSN":"2829-8888","abstract":"Penelitian ini untuk mengetahui besar pengaruh segmentasi pasar terhadap peningkatan volume penjualan. Jenis penelitian ini adalah penelitian kuantitatif. Populasi dalam penelitian ini adalah konsumen Yongky Mart Kota Gunungsitoli yang berjumlah 30 orang. Jenis data yang digunakan dalam penelitian ini adalah data primer. Teknik pengumpulan data dengan observasi, kuesioner. Hasil Segmentasi pasar berpengaruh terhadap peningkatan volume penjualan di Yongky Mart Kota Gunungsitoli sebesar 58,982% sedangkan sisanya dipengaruhi oleh faktor-faktor lain yang tidak termasuk dalam variabel penelitian ini sebesar 41,018%. Sehingga segmentasi pasar mampu mempengaruhi peningkatan volume penjualan di Yongky Mart Kota Gunungsitoli.","author":[{"dropping-particle":"","family":"Gea","given":"Sonitehe","non-dropping-particle":"","parse-names":false,"suffix":""}],"container-title":"Jurnal Akuntansi, Manajemen dan Ekonomi","id":"ITEM-1","issue":"1","issued":{"date-parts":[["2022"]]},"page":"48-54","title":"Pengaruh Segmentasi Pasar Terhadap Peningkatan Volume Penjualan","type":"article-journal","volume":"1"},"suppress-author":1,"uris":["http://www.mendeley.com/documents/?uuid=e426399a-7071-4a9e-819a-156fcafc4379"]}],"mendeley":{"formattedCitation":"(2022)","plainTextFormattedCitation":"(2022)","previouslyFormattedCitation":"(2022)"},"properties":{"noteIndex":0},"schema":"https://github.com/citation-style-language/schema/raw/master/csl-citation.json"}</w:instrText>
      </w:r>
      <w:r w:rsidRPr="00A648B4">
        <w:fldChar w:fldCharType="separate"/>
      </w:r>
      <w:r w:rsidR="00F43BEE" w:rsidRPr="00F43BEE">
        <w:rPr>
          <w:noProof/>
        </w:rPr>
        <w:t>(2022)</w:t>
      </w:r>
      <w:r w:rsidRPr="00A648B4">
        <w:fldChar w:fldCharType="end"/>
      </w:r>
      <w:r w:rsidRPr="00A648B4">
        <w:t xml:space="preserve"> peningkatan jumlah produsen menunjukan bahwa pangsa pasar yang besar. Peningkatan pangsa pasar besar akan berpengaruh juga terhadap peningkatan volume penjualan </w:t>
      </w:r>
      <w:r w:rsidRPr="00A648B4">
        <w:fldChar w:fldCharType="begin" w:fldLock="1"/>
      </w:r>
      <w:r w:rsidR="006E3E53">
        <w:instrText>ADDIN CSL_CITATION {"citationItems":[{"id":"ITEM-1","itemData":{"DOI":"10.55826/tmit.v2i4.286","ISSN":"2829-0232","abstract":"Bisnis melihat banyak peluang pasar baru karena globalisasi, yang mendorong penggunaan strategi pemasaran digital untuk meningkatkan penjualan dan pangsa pasar. Meskipun digital marketing dianggap sebagai alat yang berguna, ada beberapa masalah yang perlu diperhatikan. Ini termasuk kekurangan sumber daya, pengetahuan yang buruk, persaingan yang ketat, dan kendala infrastruktur. Penggunaan teknologi digital menjadi penting untuk keberhasilan karena jumlah pengguna internet di Indonesia meningkat. Penelitian ini dilakukan secara kuantitatif dengan menggunakan observasi dan wawancara. Penelitian ini mengunakan study kasus pada CV Berjaya. Hasil menunjukkan bahwa CV. Berjaya telah menayangkan iklan berbayar pada 26.682 pengguna Facebook dan Instagram. Selain itu, ada 105 pesan yang diterima melalui Facebook dan Instagram dari calon pelanggan yang bertanya tentang produk, harga, dan informasi lainnya. Hasil optimalisasi kata kunci SEO menunjukkan bahwa 70.700 iklan ditampilkan pada pengguna Google, 696 orang mengklik iklan, dan 123 orang melakukan tindakan langsung kelokasi. Kesimpulan dari penelitian ini, media sosial seperti Facebook dan Instagram berhasil memperluas pangsa pasar, sehingga menarik ribuan pengguna, dan meningkatkan penjualan CV. Berjaya. Strategi SEO pada Google Ads terbukti berhasil dengan meningkatkan frekuensi iklan, jumlah pengguna yang mengklik, dan tindakan langsung ke lokasi. Ini meningkatkan pangsa pasar dan volume penjualan.","author":[{"dropping-particle":"","family":"Rahmawati","given":"","non-dropping-particle":"","parse-names":false,"suffix":""},{"dropping-particle":"","family":"Setiawan","given":"Eko Agus","non-dropping-particle":"","parse-names":false,"suffix":""},{"dropping-particle":"","family":"Fadhilah","given":"Muinah","non-dropping-particle":"","parse-names":false,"suffix":""}],"container-title":"Jurnal Teknologi dan Manajemen Industri Terapan","id":"ITEM-1","issue":"4","issued":{"date-parts":[["2023"]]},"page":"287-292","title":"Strategis Promosi Digital Marketing Pada Distributor Keramik Di Yogyakarta","type":"article-journal","volume":"2"},"uris":["http://www.mendeley.com/documents/?uuid=6c961738-617c-4063-8a28-9c3ad54848da"]}],"mendeley":{"formattedCitation":"(Rahmawati et al., 2023)","plainTextFormattedCitation":"(Rahmawati et al., 2023)","previouslyFormattedCitation":"(Rahmawati et al., 2023)"},"properties":{"noteIndex":0},"schema":"https://github.com/citation-style-language/schema/raw/master/csl-citation.json"}</w:instrText>
      </w:r>
      <w:r w:rsidRPr="00A648B4">
        <w:fldChar w:fldCharType="separate"/>
      </w:r>
      <w:r w:rsidR="006E3E53" w:rsidRPr="006E3E53">
        <w:rPr>
          <w:noProof/>
        </w:rPr>
        <w:t>(Rahmawati et al., 2023)</w:t>
      </w:r>
      <w:r w:rsidRPr="00A648B4">
        <w:fldChar w:fldCharType="end"/>
      </w:r>
      <w:r w:rsidRPr="00A648B4">
        <w:t xml:space="preserve">. Menurut Ulhak </w:t>
      </w:r>
      <w:r w:rsidRPr="00A648B4">
        <w:fldChar w:fldCharType="begin" w:fldLock="1"/>
      </w:r>
      <w:r w:rsidR="00F43BEE">
        <w:instrText>ADDIN CSL_CITATION {"citationItems":[{"id":"ITEM-1","itemData":{"DOI":"10.8734/mnmae.v1i2.359","abstract":"Peningkatan minat terhadap makanan pedas telah memunculkan peluang baru dalam industri kuliner. Tulisan ini menggambarkan proses pembuatan dan pemasaran Bakmi Chili Oil sebagai inovasi baru untuk memenuhi kebutuhan para pecinta makanan pedas. Dengan menggunakan pendekatan kewirausahaan merdeka, pendekatan yang menekankan kreativitas dan kemandirian, kami menyajikan strategi pengembangan produk yang unik dan berdaya saing tinggi. Melalui analisis pasar dan riset konsumen, kami mengidentifikasi celah pasar yang signifikan untuk produk ini. Kami juga menjelaskan langkah-langkah praktis dalam produksi dan pemasaran, termasuk formulasi resep, pengemasan yang menarik, dan strategi distribusi yang efektif. Melalui pendekatan ini, Bakmi Chili Oil diharapkan dapat menjadi produk yang diminati oleh pasar kuliner yang semakin bertumbuh, serta memberikan inspirasi bagi para pengusaha kuliner yang ingin meraih kesuksesan melalui inovasi dan kreativitas.","author":[{"dropping-particle":"","family":"Ulhak","given":"Moh Daffa Dzia","non-dropping-particle":"","parse-names":false,"suffix":""}],"container-title":"Neraca Manajemen, Ekonomi","id":"ITEM-1","issue":"11","issued":{"date-parts":[["2024"]]},"page":"1-7","title":"Pembuatan dan Pemasaran Bakmi Chili Oil Ceker Ayam Tanpa Tulang Sebagai Inovasi Baru Makanan Pedas Melalui Program Kewirausaan Merdeka (WMK)","type":"article-journal","volume":"4"},"suppress-author":1,"uris":["http://www.mendeley.com/documents/?uuid=28e918a8-b48b-4aec-9252-bf5ff73bad9f"]}],"mendeley":{"formattedCitation":"(2024)","plainTextFormattedCitation":"(2024)","previouslyFormattedCitation":"(2024)"},"properties":{"noteIndex":0},"schema":"https://github.com/citation-style-language/schema/raw/master/csl-citation.json"}</w:instrText>
      </w:r>
      <w:r w:rsidRPr="00A648B4">
        <w:fldChar w:fldCharType="separate"/>
      </w:r>
      <w:r w:rsidR="00F43BEE" w:rsidRPr="00F43BEE">
        <w:rPr>
          <w:noProof/>
        </w:rPr>
        <w:t>(2024)</w:t>
      </w:r>
      <w:r w:rsidRPr="00A648B4">
        <w:fldChar w:fldCharType="end"/>
      </w:r>
      <w:r w:rsidRPr="00A648B4">
        <w:t xml:space="preserve"> Pembuatan produk dengan pasar yang besar dan sesuai dengan tren yang sedang diminati oleh masyarakat akan membantu produsen memiliki keunggulan dimata pasar dan akan berpengaruh dengan </w:t>
      </w:r>
      <w:r w:rsidRPr="00A648B4">
        <w:lastRenderedPageBreak/>
        <w:t xml:space="preserve">menaikan penjualan. Produk yang sedang diminati pasar akan meningkatkan loyalitas pada produk tersebut dan akan berpengaruh pada pembelian ulang dikemudian hari </w:t>
      </w:r>
      <w:r w:rsidRPr="00A648B4">
        <w:fldChar w:fldCharType="begin" w:fldLock="1"/>
      </w:r>
      <w:r w:rsidR="006E3E53">
        <w:instrText>ADDIN CSL_CITATION {"citationItems":[{"id":"ITEM-1","itemData":{"DOI":"10.29244/jai.2021.9.1.43-54","ISSN":"2354-5690","abstract":"Currently, Indonesia has a 265 million population in which more than one-third of the population is the modern generation who are more likely to have a preference for something that simple and practical like taking a meal in the restaurant. Bogor is one of the cities generally known for its culinary varieties. Waroeng Hotplate Odon is one of them which uniquely serves dishes, which uses hot plates and has a spiciness level and its sales experienced a downward trend due to high competition among the restaurants. This research aims to analyze the effect of marketing mix consist of 7P variables which are: product, promotion, place, price, people, process and physical evidence towards customer satisfaction and customer loyalty of Waroeng Hotplate Odon restaurant. The sample of the research is 393 people who visited Waroeng Hotplate Odon restaurant. The sampling method applied in this study is purposive sampling using a questionnaire distributed to Waroeng Hotplate Odon visitors. The structural Equation Modeling (SEM) method is used to analyze the data. This research showed that 4 variables affect customer satisfaction and loyalty of Waroeng Hotplate Odon visitors, which are price, process and physical evidence. The satisfaction variable has a significant effect on consumer loyalty, which is reflected by consumers' willingness to make repeat purchases and recommend restaurants to other parties. In general, respondents feel satisfied and loyal to the restaurant. Based on the result of the study, the following strategies to increase customer loyalty of Waroeng Hotplate Odon are improving the quality of flavour, spiciness level, variety of the menu, offering menu with more affordable prices, improving restaurant’s layout and parking spaces, and implementing a service system based on Standard Operating Procedures (SOP).","author":[{"dropping-particle":"","family":"Tobing","given":"Tasya Amanda","non-dropping-particle":"","parse-names":false,"suffix":""},{"dropping-particle":"","family":"Nurmalina","given":"Rita","non-dropping-particle":"","parse-names":false,"suffix":""},{"dropping-particle":"","family":"Jahroh","given":"Siti","non-dropping-particle":"","parse-names":false,"suffix":""}],"container-title":"Jurnal Agribisnis Indonesia","id":"ITEM-1","issue":"1","issued":{"date-parts":[["2021"]]},"page":"43-54","title":"Pengaruh Bauran Pemasaran Terhadap Loyalitas Pelanggan Restoran Waroeng Hotplate Odon Bogor","type":"article-journal","volume":"9"},"uris":["http://www.mendeley.com/documents/?uuid=b5ef715f-8735-4071-81b8-8d89f6694f5f"]}],"mendeley":{"formattedCitation":"(Tobing et al., 2021)","plainTextFormattedCitation":"(Tobing et al., 2021)","previouslyFormattedCitation":"(Tobing et al., 2021)"},"properties":{"noteIndex":0},"schema":"https://github.com/citation-style-language/schema/raw/master/csl-citation.json"}</w:instrText>
      </w:r>
      <w:r w:rsidRPr="00A648B4">
        <w:fldChar w:fldCharType="separate"/>
      </w:r>
      <w:r w:rsidR="006E3E53" w:rsidRPr="006E3E53">
        <w:rPr>
          <w:noProof/>
        </w:rPr>
        <w:t>(Tobing et al., 2021)</w:t>
      </w:r>
      <w:r w:rsidRPr="00A648B4">
        <w:fldChar w:fldCharType="end"/>
      </w:r>
      <w:r w:rsidRPr="00A648B4">
        <w:t xml:space="preserve">. Hal tersebut di dukung melihat menurut </w:t>
      </w:r>
      <w:r w:rsidRPr="00A648B4">
        <w:fldChar w:fldCharType="begin" w:fldLock="1"/>
      </w:r>
      <w:r w:rsidR="006E3E53">
        <w:instrText>ADDIN CSL_CITATION {"citationItems":[{"id":"ITEM-1","itemData":{"URL":"https://www.liputan6.com/regional/read/5506951/tren-makanan-pedas-meroket-umkm-ini-sukses-raup-cuan-berlipat?page=2","author":[{"dropping-particle":"","family":"Kartika","given":"","non-dropping-particle":"","parse-names":false,"suffix":""}],"container-title":"Liputan 6","id":"ITEM-1","issued":{"date-parts":[["2024"]]},"title":"Tren Makanan Pedas Meroket, UMKM Ini Sukses Raup Cuan Berlipat","type":"webpage"},"uris":["http://www.mendeley.com/documents/?uuid=805deb02-0ce6-4cc0-8668-5a74435f4389"]}],"mendeley":{"formattedCitation":"(Kartika, 2024)","plainTextFormattedCitation":"(Kartika, 2024)","previouslyFormattedCitation":"(Kartika, 2024)"},"properties":{"noteIndex":0},"schema":"https://github.com/citation-style-language/schema/raw/master/csl-citation.json"}</w:instrText>
      </w:r>
      <w:r w:rsidRPr="00A648B4">
        <w:fldChar w:fldCharType="separate"/>
      </w:r>
      <w:r w:rsidR="006E3E53" w:rsidRPr="006E3E53">
        <w:rPr>
          <w:noProof/>
        </w:rPr>
        <w:t>(Kartika, 2024)</w:t>
      </w:r>
      <w:r w:rsidRPr="00A648B4">
        <w:fldChar w:fldCharType="end"/>
      </w:r>
      <w:r>
        <w:rPr>
          <w:b/>
        </w:rPr>
        <w:t xml:space="preserve"> </w:t>
      </w:r>
      <w:r>
        <w:t>makanan pedas menjadi tren makanan yang diminati masyarakat Indonesia dari beberapa taun belakangan dan akan menjadi tren makanan yang mendatangkan keuntung berlipat bagi para UMKM. Melihat fakta tersebut dapat dikatakan bahwa pasar makanan pedas masih sangat diminati masayarakat, dan akan membawa dampak baik bagi pendapatan UMKM.</w:t>
      </w:r>
    </w:p>
    <w:p w:rsidR="006B7D05" w:rsidRDefault="006B7D05" w:rsidP="00D73172">
      <w:pPr>
        <w:spacing w:after="120"/>
        <w:ind w:firstLine="360"/>
        <w:jc w:val="both"/>
      </w:pPr>
      <w:r>
        <w:t>Akan tetapi fakta dilapangan menunjukan bahwa laporan pendapatan Mie Kusuka cenderung mengalami penurunan selama beberapa bulan terakhir. Hal tersebut dapat dilihat pada gambar berikut:</w:t>
      </w:r>
    </w:p>
    <w:p w:rsidR="006B7D05" w:rsidRDefault="00393483" w:rsidP="00393483">
      <w:pPr>
        <w:spacing w:line="360" w:lineRule="auto"/>
        <w:jc w:val="center"/>
      </w:pPr>
      <w:r>
        <w:rPr>
          <w:noProof/>
        </w:rPr>
        <w:drawing>
          <wp:inline distT="0" distB="0" distL="0" distR="0" wp14:anchorId="760C04E3" wp14:editId="46245E4B">
            <wp:extent cx="5524500" cy="22764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B7D05" w:rsidRPr="00A50784" w:rsidRDefault="00393483" w:rsidP="00A50784">
      <w:pPr>
        <w:spacing w:after="120" w:line="276" w:lineRule="auto"/>
        <w:ind w:firstLine="360"/>
        <w:jc w:val="both"/>
        <w:rPr>
          <w:sz w:val="22"/>
          <w:szCs w:val="22"/>
        </w:rPr>
      </w:pPr>
      <w:r w:rsidRPr="00A50784">
        <w:rPr>
          <w:sz w:val="22"/>
          <w:szCs w:val="22"/>
        </w:rPr>
        <w:t xml:space="preserve">Gambar 1 Data Penjualan Mie Kasuka April - Oktober 2023 (Sumber: Pemilik Mie Kasuka) </w:t>
      </w:r>
    </w:p>
    <w:p w:rsidR="00C97C38" w:rsidRPr="00C10F54" w:rsidRDefault="00393483" w:rsidP="00EF11BE">
      <w:pPr>
        <w:jc w:val="both"/>
        <w:rPr>
          <w:szCs w:val="24"/>
        </w:rPr>
      </w:pPr>
      <w:r w:rsidRPr="00A50784">
        <w:rPr>
          <w:sz w:val="22"/>
          <w:szCs w:val="22"/>
        </w:rPr>
        <w:tab/>
      </w:r>
      <w:r w:rsidR="00C97C38" w:rsidRPr="00C10F54">
        <w:rPr>
          <w:szCs w:val="24"/>
        </w:rPr>
        <w:t xml:space="preserve">Melihat data penjualan tersebut dapat dilihat bahwa penjualan Mie Kusuka selama 6 bulan terakhir (April-Oktober 2023) cenderung mengalami penurunan. Data penjualan  mengindikasikan bahwa minat pembelian ulang pelanggan cenderung berkurang yang akan berdampak pada pendapatan pemilik. Tingginya minat pembelian ulang biasanya didapatkan  dari pelanggan yang menilai produk yang ditawarkan dapat memberikan pengalaman yang menyenangkan pada pembelian di masa lalu </w:t>
      </w:r>
      <w:r w:rsidR="00C97C38" w:rsidRPr="00C10F54">
        <w:rPr>
          <w:szCs w:val="24"/>
        </w:rPr>
        <w:fldChar w:fldCharType="begin" w:fldLock="1"/>
      </w:r>
      <w:r w:rsidR="006E3E53">
        <w:rPr>
          <w:szCs w:val="24"/>
        </w:rPr>
        <w:instrText>ADDIN CSL_CITATION {"citationItems":[{"id":"ITEM-1","itemData":{"DOI":"10.56348/mark.v1i2.37","abstract":"Electronic Services or E-services are online services mediated by information technology such as the internet, where valid interactions and transactions occur from buying and selling activities. E-service includes effective and efficient interaction with customers that can provide facilities for shopping, making purchases, shipping processes, payment processing and direct interaction with customers. Just like in the real world, service provider performance is assessed through service quality, customer satisfaction, and customer interest in repurchasing. Customers compare the perceived service with the expected service so that to achieve customer expectations for the services provided, business people must know how customers view e-service quality and know what services need to be improved in order to attract customers to buy. The purpose of this study is to determine the effect of e-service quality on customer satisfaction and repurchase intention. The population used is individuals as marketplace users in the city of Surabaya. The sample used is 100 respondents. The questionnaire distribution survey was conducted using purposive sampling method. The involvement of intervening variables causes the analysis technique to use a structural equation model. The results of this study indicate that there is a significant effect of e-service quality on customer satisfaction and repurchase Intention. Customer satisfaction has a significant effect on repurchase intention.","author":[{"dropping-particle":"","family":"Fared","given":"Abid","non-dropping-particle":"","parse-names":false,"suffix":""},{"dropping-particle":"","family":"Darmawan","given":"Didit","non-dropping-particle":"","parse-names":false,"suffix":""},{"dropping-particle":"","family":"Khairi","given":"Muhammad","non-dropping-particle":"","parse-names":false,"suffix":""}],"container-title":"Journal of Marketing and Business Research","id":"ITEM-1","issue":"2","issued":{"date-parts":[["2021"]]},"page":"93-106","title":"Contribution of E-Service Quality to Repurchase Intention with Mediation of Customer Satisfaction: Study of Online Shopping Through Marketplace","type":"article-journal","volume":"1"},"uris":["http://www.mendeley.com/documents/?uuid=0cb66263-7cff-4b07-9d0c-39c9a212c15b"]}],"mendeley":{"formattedCitation":"(Fared et al., 2021)","plainTextFormattedCitation":"(Fared et al., 2021)","previouslyFormattedCitation":"(Fared et al., 2021)"},"properties":{"noteIndex":0},"schema":"https://github.com/citation-style-language/schema/raw/master/csl-citation.json"}</w:instrText>
      </w:r>
      <w:r w:rsidR="00C97C38" w:rsidRPr="00C10F54">
        <w:rPr>
          <w:szCs w:val="24"/>
        </w:rPr>
        <w:fldChar w:fldCharType="separate"/>
      </w:r>
      <w:r w:rsidR="006E3E53" w:rsidRPr="006E3E53">
        <w:rPr>
          <w:noProof/>
          <w:szCs w:val="24"/>
        </w:rPr>
        <w:t>(Fared et al., 2021)</w:t>
      </w:r>
      <w:r w:rsidR="00C97C38" w:rsidRPr="00C10F54">
        <w:rPr>
          <w:szCs w:val="24"/>
        </w:rPr>
        <w:fldChar w:fldCharType="end"/>
      </w:r>
      <w:r w:rsidR="00C97C38" w:rsidRPr="00C10F54">
        <w:rPr>
          <w:szCs w:val="24"/>
        </w:rPr>
        <w:t xml:space="preserve">. Pelanggan yang puas dengan pengalaman mereka dalam menggunakan barang kemungkinan besar akan terlibat dengan pembelian kembali di masa mendatang </w:t>
      </w:r>
      <w:r w:rsidR="00C97C38" w:rsidRPr="00C10F54">
        <w:rPr>
          <w:szCs w:val="24"/>
        </w:rPr>
        <w:fldChar w:fldCharType="begin" w:fldLock="1"/>
      </w:r>
      <w:r w:rsidR="006E3E53">
        <w:rPr>
          <w:szCs w:val="24"/>
        </w:rPr>
        <w:instrText>ADDIN CSL_CITATION {"citationItems":[{"id":"ITEM-1","itemData":{"DOI":"10.1080/23311975.2022.2028331","ISSN":"23311975","abstract":"The purpose of this quantitative-deductive paper is to explore the link amongst customer satisfaction and engagement on social media on repurchase intention in the hospitality industry. The study was conducted on social media because, it is the fastest growing media in history. Data was collected from hotels in the three major business hub cities (Accra, Tamale and Kumasi) in Ghana. A total of 504 valid responses were obtained from respondents in the selected cities. SmartPLS software was used to analyze the data using (PLS-SEM) method. The results show that customer satisfaction has a positive and significant relationship on the dimensions of customer engagement. The three dimensions of customer engagement (contribution, consumption and creation) were found to significantly influence repurchase intention. Finally, two dimensions of engagement (contribution and consumption) were found to mediate the relationship between customer satisfactions and repurchase intention. The study is among the few to combine the COBRA model and Social Exchange Theory to assess the nexus between customers’ engagement in an online environment and its linkages with satisfaction and repurchase intentions. Marketers should consider creating posts with photos, videos, and animation that consumers find entertaining and enjoyable, as this stimulates their desire to consume, contribute, and create content on social media pages for hotel brands.","author":[{"dropping-particle":"","family":"Majeed","given":"Mohammed","non-dropping-particle":"","parse-names":false,"suffix":""},{"dropping-particle":"","family":"Asare","given":"Charles","non-dropping-particle":"","parse-names":false,"suffix":""},{"dropping-particle":"","family":"Fatawu","given":"Alhassan","non-dropping-particle":"","parse-names":false,"suffix":""},{"dropping-particle":"","family":"Abubakari","given":"Aidatu","non-dropping-particle":"","parse-names":false,"suffix":""}],"container-title":"Cogent Business and Management","id":"ITEM-1","issue":"1","issued":{"date-parts":[["2022"]]},"publisher":"Cogent","title":"An analysis of the effects of customer satisfaction and engagement on social media on repurchase intention in the hospitality industry","type":"article-journal","volume":"9"},"uris":["http://www.mendeley.com/documents/?uuid=db4b2456-32a1-4f4e-9465-43578649539e"]}],"mendeley":{"formattedCitation":"(Majeed et al., 2022)","plainTextFormattedCitation":"(Majeed et al., 2022)","previouslyFormattedCitation":"(Majeed et al., 2022)"},"properties":{"noteIndex":0},"schema":"https://github.com/citation-style-language/schema/raw/master/csl-citation.json"}</w:instrText>
      </w:r>
      <w:r w:rsidR="00C97C38" w:rsidRPr="00C10F54">
        <w:rPr>
          <w:szCs w:val="24"/>
        </w:rPr>
        <w:fldChar w:fldCharType="separate"/>
      </w:r>
      <w:r w:rsidR="006E3E53" w:rsidRPr="006E3E53">
        <w:rPr>
          <w:noProof/>
          <w:szCs w:val="24"/>
        </w:rPr>
        <w:t>(Majeed et al., 2022)</w:t>
      </w:r>
      <w:r w:rsidR="00C97C38" w:rsidRPr="00C10F54">
        <w:rPr>
          <w:szCs w:val="24"/>
        </w:rPr>
        <w:fldChar w:fldCharType="end"/>
      </w:r>
      <w:r w:rsidR="00C97C38" w:rsidRPr="00C10F54">
        <w:rPr>
          <w:szCs w:val="24"/>
        </w:rPr>
        <w:t xml:space="preserve">. Filosofi pemasaran menekankan pentingnya hubungan antara tercapainya tujuan perusahaan dengan kepuasan pelanggan, tujuan organisasi hanya bisa dicapai apabila pelanggan puas terhadap pengalaman setelah menggunakan barang atau jasa yang telah dibelinya. Membuat konsumen puas adalah hal yang dibutuhkan perusahaan, dengan tercapainya kepuasan konsumen keunggulan bersaing dengan kompetitor akan bersaing di </w:t>
      </w:r>
      <w:r w:rsidR="00F82723" w:rsidRPr="00C10F54">
        <w:rPr>
          <w:szCs w:val="24"/>
        </w:rPr>
        <w:t>dapatkan</w:t>
      </w:r>
      <w:r w:rsidR="00C97C38" w:rsidRPr="00C10F54">
        <w:rPr>
          <w:szCs w:val="24"/>
        </w:rPr>
        <w:t xml:space="preserve">, selain itu minat pembelian ulang dalam pemenuhan kebutuhan akan timbul di masa mendatang. </w:t>
      </w:r>
      <w:r w:rsidR="00C97C38" w:rsidRPr="00C10F54">
        <w:rPr>
          <w:szCs w:val="24"/>
        </w:rPr>
        <w:fldChar w:fldCharType="begin" w:fldLock="1"/>
      </w:r>
      <w:r w:rsidR="006E3E53">
        <w:rPr>
          <w:szCs w:val="24"/>
        </w:rPr>
        <w:instrText>ADDIN CSL_CITATION {"citationItems":[{"id":"ITEM-1","itemData":{"ISBN":"978-623-01-2939-1","author":[{"dropping-particle":"","family":"Tjiptono","given":"Fandy","non-dropping-particle":"","parse-names":false,"suffix":""},{"dropping-particle":"","family":"Diana","given":"Anastasia","non-dropping-particle":"","parse-names":false,"suffix":""}],"id":"ITEM-1","issued":{"date-parts":[["2022"]]},"number-of-pages":"340","publisher":"Andi","publisher-place":"Yogyakarta","title":"Manajemen Dan Strategi Kepuasan Pelanggan","type":"book"},"uris":["http://www.mendeley.com/documents/?uuid=84c45e87-9420-4f41-84be-c380cdd4a710"]},{"id":"ITEM-2","itemData":{"ISBN":"978-623-91788-2-6","author":[{"dropping-particle":"","family":"Indrasari","given":"Meithiana","non-dropping-particle":"","parse-names":false,"suffix":""}],"id":"ITEM-2","issued":{"date-parts":[["2019"]]},"number-of-pages":"103","publisher":"Unitomo Press","publisher-place":"Surabaya","title":"Pemasaran dan Kepuasan Pelanggan","type":"book"},"uris":["http://www.mendeley.com/documents/?uuid=557e2205-fddb-40a2-915b-3b5b6728e249"]}],"mendeley":{"formattedCitation":"(Indrasari, 2019; Tjiptono &amp; Diana, 2022)","plainTextFormattedCitation":"(Indrasari, 2019; Tjiptono &amp; Diana, 2022)","previouslyFormattedCitation":"(Indrasari, 2019; Tjiptono &amp; Diana, 2022)"},"properties":{"noteIndex":0},"schema":"https://github.com/citation-style-language/schema/raw/master/csl-citation.json"}</w:instrText>
      </w:r>
      <w:r w:rsidR="00C97C38" w:rsidRPr="00C10F54">
        <w:rPr>
          <w:szCs w:val="24"/>
        </w:rPr>
        <w:fldChar w:fldCharType="separate"/>
      </w:r>
      <w:r w:rsidR="006E3E53" w:rsidRPr="006E3E53">
        <w:rPr>
          <w:noProof/>
          <w:szCs w:val="24"/>
        </w:rPr>
        <w:t>(Indrasari, 2019; Tjiptono &amp; Diana, 2022)</w:t>
      </w:r>
      <w:r w:rsidR="00C97C38" w:rsidRPr="00C10F54">
        <w:rPr>
          <w:szCs w:val="24"/>
        </w:rPr>
        <w:fldChar w:fldCharType="end"/>
      </w:r>
      <w:r w:rsidR="00C97C38" w:rsidRPr="00C10F54">
        <w:rPr>
          <w:szCs w:val="24"/>
        </w:rPr>
        <w:t xml:space="preserve">. </w:t>
      </w:r>
    </w:p>
    <w:p w:rsidR="00F82723" w:rsidRPr="00C10F54" w:rsidRDefault="00C97C38" w:rsidP="00EF11BE">
      <w:pPr>
        <w:jc w:val="both"/>
        <w:rPr>
          <w:szCs w:val="24"/>
        </w:rPr>
      </w:pPr>
      <w:r w:rsidRPr="00C10F54">
        <w:rPr>
          <w:szCs w:val="24"/>
        </w:rPr>
        <w:tab/>
        <w:t xml:space="preserve">Mie Kusuka selama beberapa bulan terakhir melakukan inovasi pada produknya dengan mengubah produknya menjadi lebih banyak diminati, selain itu Mie Kusuka juga membuat media Promosi baru dengan menggunakan media sosial dan menambahkan </w:t>
      </w:r>
      <w:r w:rsidRPr="00C10F54">
        <w:rPr>
          <w:i/>
          <w:szCs w:val="24"/>
        </w:rPr>
        <w:t xml:space="preserve">live music </w:t>
      </w:r>
      <w:r w:rsidRPr="00C10F54">
        <w:rPr>
          <w:szCs w:val="24"/>
        </w:rPr>
        <w:t xml:space="preserve">dan nonton bareng untuk menarik perhatian pelanggan. Menurut </w:t>
      </w:r>
      <w:r w:rsidRPr="00C10F54">
        <w:rPr>
          <w:szCs w:val="24"/>
        </w:rPr>
        <w:fldChar w:fldCharType="begin" w:fldLock="1"/>
      </w:r>
      <w:r w:rsidR="006E3E53">
        <w:rPr>
          <w:szCs w:val="24"/>
        </w:rPr>
        <w:instrText>ADDIN CSL_CITATION {"citationItems":[{"id":"ITEM-1","itemData":{"DOI":"10.24843/ejmunud.2019.v08.i08.p10","abstract":"Tujuan penelitian ini adalah untuk mengetahui pengaruh inovasi produk terhadap niat pembelian ulang dimediasi oleh kepuasan konsumen (Studi pada Bakery Patisserie &amp; Café Sanur). Penelitian ini dilakukan di Kota Denpasar dengan teknik analisis data Path Analisis. Ukuran sampel yang didapat dengan menggunakan metode purposive sampling sebanyak 110 responden. Berdasarkan hasil analisis dapat dikemukakan bahwa inovasi produk berpengaruh positif dan signifikan terhadap kepuasan konsumen pada Bakery Patisserie &amp; Café Sanur. Inovasi produk berpengaruh positif dan signifikan terhadap niat beli ulang konsumen pada Bakery Patisserie &amp; Café Sanur. Kepuasan konsumen berpengaruh positif dan signifikan terhadap niat beli ulang konsumen pada Bakery Patisserie &amp; Café Sanur. Kepuasan konsumen memediasi pengaruh positif inovasi produk terhadap niat beli ulang konsumen pada Bakery Patisserie &amp; Café Sanur. Saran yang dapat direkomendasikan sebagai produsen, Bakery Patisserie &amp; Café Sanur harus menjaga rasa yang enak dan meningkatkan hasil produksi sehingga konsumen senang dan terus ingin berbelanja. Harus tetap mempertahankan rasa puas dari konsumen baik dari segi layanan, tampilan makanan, serta rasa dari makanan itu sendiri yang menjadi hal utama yang dicari oleh setiap konsumen. Kata kunci: inovasi produk, kepuasan konsumen, niat beli ulang","author":[{"dropping-particle":"","family":"Putra P","given":"I. B Panca","non-dropping-particle":"","parse-names":false,"suffix":""},{"dropping-particle":"","family":"Kusumadewi","given":"Ni Made Wulandari","non-dropping-particle":"","parse-names":false,"suffix":""}],"container-title":"E-Jurnal Manajemen Universitas Udayana","id":"ITEM-1","issue":"8","issued":{"date-parts":[["2019"]]},"page":"4983","title":"Pengaruh Inovasi Produk Terhadap Niat Pembelian Ulang Dimediasi Oleh Kepuasan Konsumen","type":"article-journal","volume":"8"},"uris":["http://www.mendeley.com/documents/?uuid=507e8993-02c6-4177-8754-e02020f21872"]}],"mendeley":{"formattedCitation":"(Putra P &amp; Kusumadewi, 2019)","plainTextFormattedCitation":"(Putra P &amp; Kusumadewi, 2019)","previouslyFormattedCitation":"(Putra P &amp; Kusumadewi, 2019)"},"properties":{"noteIndex":0},"schema":"https://github.com/citation-style-language/schema/raw/master/csl-citation.json"}</w:instrText>
      </w:r>
      <w:r w:rsidRPr="00C10F54">
        <w:rPr>
          <w:szCs w:val="24"/>
        </w:rPr>
        <w:fldChar w:fldCharType="separate"/>
      </w:r>
      <w:r w:rsidR="006E3E53" w:rsidRPr="006E3E53">
        <w:rPr>
          <w:noProof/>
          <w:szCs w:val="24"/>
        </w:rPr>
        <w:t>(Putra P &amp; Kusumadewi, 2019)</w:t>
      </w:r>
      <w:r w:rsidRPr="00C10F54">
        <w:rPr>
          <w:szCs w:val="24"/>
        </w:rPr>
        <w:fldChar w:fldCharType="end"/>
      </w:r>
      <w:r w:rsidRPr="00C10F54">
        <w:rPr>
          <w:szCs w:val="24"/>
        </w:rPr>
        <w:t xml:space="preserve"> Semakin banyak inovasi maka semakin puas juga konsumen dalam membeli suatu produk, yang mengandung arti bahwa inovasi akan memberikan dampak yang positif dalam menetukan sikap kosumen dalam melakukan pembelian ulang. </w:t>
      </w:r>
      <w:r w:rsidR="00F82723" w:rsidRPr="00C10F54">
        <w:rPr>
          <w:szCs w:val="24"/>
        </w:rPr>
        <w:t xml:space="preserve">Inovasi yang berasal dari kebutuhan pelanggan akan meningkatkan keunggulan kompetitif. Selain itu inovasi berperan penting untuk </w:t>
      </w:r>
      <w:r w:rsidR="00F82723" w:rsidRPr="00C10F54">
        <w:rPr>
          <w:szCs w:val="24"/>
        </w:rPr>
        <w:lastRenderedPageBreak/>
        <w:t xml:space="preserve">meningkatkan kepuasan pelanggan dan mempengaruhi sikap pelanggan dalam loyalitas dan perilaku minat pembelian ulang. </w:t>
      </w:r>
      <w:r w:rsidR="00F82723" w:rsidRPr="00C10F54">
        <w:rPr>
          <w:szCs w:val="24"/>
        </w:rPr>
        <w:fldChar w:fldCharType="begin" w:fldLock="1"/>
      </w:r>
      <w:r w:rsidR="006E3E53">
        <w:rPr>
          <w:szCs w:val="24"/>
        </w:rPr>
        <w:instrText>ADDIN CSL_CITATION {"citationItems":[{"id":"ITEM-1","itemData":{"ISBN":"2348063360","ISSN":"2658-9311","abstract":"The global market today has become so diversified that consumers have more interests in new things, because their needs and tastes are constantly changing. These changes in their consumption pattern therefore, calls for firms to adapt the use of innovation, as possible and significant way to satisfy their consumers. This study examined product innovation and customer satisfaction in Nigeria brewery industry: a study of customers of star lager beer by Nigerian Breweries Plc. in SouthEast , Nigeria. The objectives were to examine the relationship between: product quality and repurchase intention, product packaging and repurchase intention, brand name and repurchase intention, product quality and customer loyalty, product packaging and customer loyalty and name and customer loyalty. The study adopted survey research design and customers of NB Plc in SouthEast Nigeria represent the population. 280 valid responses were obtained from customers of NB through a survey questionnaire. The research adopted descriptive statistics and was used to present data generated from respondents. Hypotheses one, two, three and four were tested with Pearson's Product Moment Correlation Coefficient while hypothesis five and six were tested with multiple regression through the use of SPSS. The findings revealed that there are significant relationship between product quality and repurchase intention among the consumers of brewery products in Nigeria, and product packaging and repurchase intention, there is no significant relationship between product brand name and repurchase intention, there significant relationship between product quality and customer loyalty among brewery product consumers in Nigeria, there is no significant relationship between product packaging and customers' loyalty among brewery product consumers in Nigeria, and there is also a negative significant relationship between product brand name and customer loyalty among brewery product consumers in Nigeria, the implications of these two results are that product packaging only and brand name cannot guarantee customer loyalty except if the product has the quality that can give the customers maximum satisfaction since satisfaction is the ultimate goal of every customer. The study recommended to NB Plc to increase their customer satisfaction by improving on their products in the areas of product quality. This study has implications for the update of product innovation and formulation of customer satisfaction policy i…","author":[{"dropping-particle":"","family":"Aniuga","given":"Chukwuma","non-dropping-particle":"","parse-names":false,"suffix":""},{"dropping-particle":"","family":"Ogba","given":"Ike-Elechi","non-dropping-particle":"","parse-names":false,"suffix":""}],"container-title":"African Scientific Journal","id":"ITEM-1","issue":"6","issued":{"date-parts":[["2021"]]},"page":"2658-9311","title":"Product innovation and customer satisfaction in Nigeria brewery industry: a study of customers of star lager beer by Nigerian breweries plc. In south-east, Nigeria","type":"article-journal","volume":"03"},"uris":["http://www.mendeley.com/documents/?uuid=0cecdde2-950d-442c-9dac-2ef41b53a404"]},{"id":"ITEM-2","itemData":{"DOI":"10.1108/IJBM-06-2018-0142","ISSN":"02652323","abstract":"Purpose: The concept of innovation is gaining ground steadily in the context of an increasingly competitive and highly volatile banking sector. The purpose of this paper is to find out the role of service innovation (SI) in the relationship between service delivery (SERVD), customer satisfaction (CSAT) and loyalty in the banking sector of Ghana. Design/methodology/approach: Drawing from banking and marketing literature, a conceptual framework was developed and tested using data from 450 sampled customers of commercial banks in Ghana. The data were analyzed using partial least squares structural equation modeling. Findings: The findings indicate that SI has direct influence on SERVD and CSAT. Again the findings revealed a positive relationship between SERVD, CSAT and bank customer loyalty. Research limitations/implications: This study offers theoretical support for the adoption of innovative techniques in service provision and delivery. Originality/value: This paper provides an initial study into innovation management in financial services context in an emerging economy.","author":[{"dropping-particle":"","family":"Sheng","given":"Kong Yu","non-dropping-particle":"","parse-names":false,"suffix":""},{"dropping-particle":"","family":"Ibrahim","given":"Masud","non-dropping-particle":"","parse-names":false,"suffix":""}],"container-title":"International Journal of Bank Marketing","id":"ITEM-2","issue":"5","issued":{"date-parts":[["2019"]]},"page":"1215-1233","title":"Service innovation, service delivery and customer satisfaction and loyalty in the banking sector of Ghana","type":"article-journal","volume":"37"},"uris":["http://www.mendeley.com/documents/?uuid=6c28d307-cf77-4a3a-bb56-8116780d3cbe"]}],"mendeley":{"formattedCitation":"(Aniuga &amp; Ogba, 2021; Sheng &amp; Ibrahim, 2019)","plainTextFormattedCitation":"(Aniuga &amp; Ogba, 2021; Sheng &amp; Ibrahim, 2019)","previouslyFormattedCitation":"(Aniuga &amp; Ogba, 2021; Sheng &amp; Ibrahim, 2019)"},"properties":{"noteIndex":0},"schema":"https://github.com/citation-style-language/schema/raw/master/csl-citation.json"}</w:instrText>
      </w:r>
      <w:r w:rsidR="00F82723" w:rsidRPr="00C10F54">
        <w:rPr>
          <w:szCs w:val="24"/>
        </w:rPr>
        <w:fldChar w:fldCharType="separate"/>
      </w:r>
      <w:r w:rsidR="006E3E53" w:rsidRPr="006E3E53">
        <w:rPr>
          <w:noProof/>
          <w:szCs w:val="24"/>
        </w:rPr>
        <w:t>(Aniuga &amp; Ogba, 2021; Sheng &amp; Ibrahim, 2019)</w:t>
      </w:r>
      <w:r w:rsidR="00F82723" w:rsidRPr="00C10F54">
        <w:rPr>
          <w:szCs w:val="24"/>
        </w:rPr>
        <w:fldChar w:fldCharType="end"/>
      </w:r>
      <w:r w:rsidR="00F82723" w:rsidRPr="00C10F54">
        <w:rPr>
          <w:szCs w:val="24"/>
        </w:rPr>
        <w:t xml:space="preserve">. Akan tetapi setelah melakukan inovasi terhadap produk dan promosinya penjualan Mie Kusuka masih mengalami penurunan penjualan setiap bulannya. </w:t>
      </w:r>
    </w:p>
    <w:p w:rsidR="00C97C38" w:rsidRPr="00C10F54" w:rsidRDefault="00F82723" w:rsidP="00EF11BE">
      <w:pPr>
        <w:jc w:val="both"/>
        <w:rPr>
          <w:szCs w:val="24"/>
        </w:rPr>
      </w:pPr>
      <w:r w:rsidRPr="00C10F54">
        <w:rPr>
          <w:szCs w:val="24"/>
        </w:rPr>
        <w:tab/>
        <w:t xml:space="preserve">Kepuasan pelanggan tergantung terhadap kualitas sebuah produk dan jasa </w:t>
      </w:r>
      <w:r w:rsidRPr="00C10F54">
        <w:rPr>
          <w:szCs w:val="24"/>
        </w:rPr>
        <w:fldChar w:fldCharType="begin" w:fldLock="1"/>
      </w:r>
      <w:r w:rsidR="006E3E53">
        <w:rPr>
          <w:szCs w:val="24"/>
        </w:rPr>
        <w:instrText>ADDIN CSL_CITATION {"citationItems":[{"id":"ITEM-1","itemData":{"ISBN":"978-602-05-1701-8","author":[{"dropping-particle":"","family":"Hery","given":"","non-dropping-particle":"","parse-names":false,"suffix":""}],"id":"ITEM-1","issued":{"date-parts":[["2019"]]},"number-of-pages":"107","publisher":"PT. Grasindo","publisher-place":"Jakarta","title":"Manajemen Pemasaran","type":"book"},"uris":["http://www.mendeley.com/documents/?uuid=e63377f8-4979-46dd-be32-f36eb0a856f3"]}],"mendeley":{"formattedCitation":"(Hery, 2019)","plainTextFormattedCitation":"(Hery, 2019)","previouslyFormattedCitation":"(Hery, 2019)"},"properties":{"noteIndex":0},"schema":"https://github.com/citation-style-language/schema/raw/master/csl-citation.json"}</w:instrText>
      </w:r>
      <w:r w:rsidRPr="00C10F54">
        <w:rPr>
          <w:szCs w:val="24"/>
        </w:rPr>
        <w:fldChar w:fldCharType="separate"/>
      </w:r>
      <w:r w:rsidR="006E3E53" w:rsidRPr="006E3E53">
        <w:rPr>
          <w:noProof/>
          <w:szCs w:val="24"/>
        </w:rPr>
        <w:t>(Hery, 2019)</w:t>
      </w:r>
      <w:r w:rsidRPr="00C10F54">
        <w:rPr>
          <w:szCs w:val="24"/>
        </w:rPr>
        <w:fldChar w:fldCharType="end"/>
      </w:r>
      <w:r w:rsidRPr="00C10F54">
        <w:rPr>
          <w:szCs w:val="24"/>
        </w:rPr>
        <w:t xml:space="preserve">. Menurut </w:t>
      </w:r>
      <w:r w:rsidRPr="00C10F54">
        <w:rPr>
          <w:szCs w:val="24"/>
        </w:rPr>
        <w:fldChar w:fldCharType="begin" w:fldLock="1"/>
      </w:r>
      <w:r w:rsidR="006E3E53">
        <w:rPr>
          <w:szCs w:val="24"/>
        </w:rPr>
        <w:instrText>ADDIN CSL_CITATION {"citationItems":[{"id":"ITEM-1","itemData":{"DOI":"10.1016/j.heliyon.2023.e19132","ISSN":"24058440","abstract":"The banking industry has seen the emergence of numerous service delivery channels, automated teller machines (ATMs), telephone banking, and online banking. Global financial systems and mature competition have been compelled to research the importance of consumer satisfaction. Thus, this study aimed to examine the effects of automated teller machine service quality on customer satisfaction in commercial banks of Ethiopia in the Afar regional state, Northeast Ethiopia. To this end, cross-sectional data were collected through a questionnaire from a sample of three hundred forty-six (346) ATM users selected from Semera-logia City, Asyaita, and Awash Town. To identify the dimensions of automated teller machine service quality and their relationship with customer satisfaction, confirmatory factor analysis and structural equation modeling (SEM)) through SPSS and AMOS 23.0 data analysis software were used. The findings indicate that convenience, reliability, ease of use, fulfillment, and security/privacy of ATM service quality dimensions are positively and significantly associated with customer satisfaction. The results of this study can help banks' management improve the quality of their ATM services to increase overall customer satisfaction. To ensure continued customer satisfaction, banks are encouraged to make the ATM service more convenient, reliable, user-friendly, secure, and fulfilling. They should also constantly update and differentiate their ATM service quality aspects to build a competitive advantage and boost their profitability.","author":[{"dropping-particle":"","family":"Nigatu","given":"Abibual Getachew","non-dropping-particle":"","parse-names":false,"suffix":""},{"dropping-particle":"","family":"Belete","given":"Atinkugn Assefa","non-dropping-particle":"","parse-names":false,"suffix":""},{"dropping-particle":"","family":"Habtie","given":"Getnet Mamo","non-dropping-particle":"","parse-names":false,"suffix":""}],"container-title":"Heliyon","id":"ITEM-1","issue":"8","issued":{"date-parts":[["2023"]]},"page":"e19132","publisher":"Elsevier Ltd","title":"Effects of automated teller machine service quality on customer satisfaction: Evidence from commercial bank of Ethiopia","type":"article-journal","volume":"9"},"uris":["http://www.mendeley.com/documents/?uuid=c3fa2a25-1481-4291-ad60-238c63167e32"]}],"mendeley":{"formattedCitation":"(Nigatu et al., 2023)","plainTextFormattedCitation":"(Nigatu et al., 2023)","previouslyFormattedCitation":"(Nigatu et al., 2023)"},"properties":{"noteIndex":0},"schema":"https://github.com/citation-style-language/schema/raw/master/csl-citation.json"}</w:instrText>
      </w:r>
      <w:r w:rsidRPr="00C10F54">
        <w:rPr>
          <w:szCs w:val="24"/>
        </w:rPr>
        <w:fldChar w:fldCharType="separate"/>
      </w:r>
      <w:r w:rsidR="006E3E53" w:rsidRPr="006E3E53">
        <w:rPr>
          <w:noProof/>
          <w:szCs w:val="24"/>
        </w:rPr>
        <w:t>(Nigatu et al., 2023)</w:t>
      </w:r>
      <w:r w:rsidRPr="00C10F54">
        <w:rPr>
          <w:szCs w:val="24"/>
        </w:rPr>
        <w:fldChar w:fldCharType="end"/>
      </w:r>
      <w:r w:rsidRPr="00C10F54">
        <w:rPr>
          <w:szCs w:val="24"/>
        </w:rPr>
        <w:t xml:space="preserve"> kualitas suatu produk akan menentukan </w:t>
      </w:r>
      <w:r w:rsidR="003973F8">
        <w:rPr>
          <w:szCs w:val="24"/>
        </w:rPr>
        <w:t>bagaimana kepuasan pelanggan terbentuk, kepuasan pelanggan akan terbentuk dari peningkatan dari kualitas produk. Kualitas produk yang tinggi akan membuat pelanggan merasa bahagia, perasaan bahagia</w:t>
      </w:r>
      <w:r w:rsidRPr="00C10F54">
        <w:rPr>
          <w:szCs w:val="24"/>
        </w:rPr>
        <w:t xml:space="preserve"> yang di dapatkan pelanggan akan meningkatkan minat beli ulang </w:t>
      </w:r>
      <w:r w:rsidRPr="00C10F54">
        <w:rPr>
          <w:szCs w:val="24"/>
        </w:rPr>
        <w:fldChar w:fldCharType="begin" w:fldLock="1"/>
      </w:r>
      <w:r w:rsidR="006E3E53">
        <w:rPr>
          <w:szCs w:val="24"/>
        </w:rPr>
        <w:instrText>ADDIN CSL_CITATION {"citationItems":[{"id":"ITEM-1","itemData":{"DOI":"10.54783/japp.v4i2.453","abstract":"The purpose of this study was to determine the effect of product quality, brand image and word of mouth on repurchase interest through consumer satisfaction in Esa Unggul Student Iphone users. This type of research is quantitative research with causal associative research. The population in this study were 170 regular and parallel active students at Esa Unggul University, Faculty of Economics, Citra Raya, which were taken using the purposive sampling method. Data testing was carried out using the validity test, reliability test, and path analysis methods. Based on the results of the study, several conclusions can be drawn as follows: 1) Product Quality, Brand Image, Word of Mouth variables have a positive and significant effect on consumer satisfaction in students of the economics faculty of Esa Unggul University; 2) Variables of Product Quality, Brand Image, Word of Mouth, and Consumer Satisfaction have a positive and significant effect on repurchase interest in students of the economics faculty of Esa Unggul University; 3) Product Quality and Brand Image variables have a positive and significant influence on repurchase intention but consumer satisfaction does not mediate; and 4) Word of Mouth variable has a positive and significant effect on repurchase intention by mediating consumer satisfaction.","author":[{"dropping-particle":"","family":"Sugiyanto","given":"","non-dropping-particle":"","parse-names":false,"suffix":""},{"dropping-particle":"","family":"Maryanto","given":"Edo","non-dropping-particle":"","parse-names":false,"suffix":""}],"container-title":"PAPATUNG: Jurnal Ilmu Administrasi Publik, Pemerintahan dan Politik","id":"ITEM-1","issue":"2","issued":{"date-parts":[["2021"]]},"page":"10-23","title":"Pengaruh Kualitas Produk, Citra Merek Dan Word of Mouth Terhadap Minat Beli Ulang Melalui Kepuasan Konsumen Pada Mahasiswa Esa Unggul Pengguna Iphone","type":"article-journal","volume":"4"},"uris":["http://www.mendeley.com/documents/?uuid=2418c4e7-fd00-47cd-a640-7937bf8634ef"]}],"mendeley":{"formattedCitation":"(Sugiyanto &amp; Maryanto, 2021)","plainTextFormattedCitation":"(Sugiyanto &amp; Maryanto, 2021)","previouslyFormattedCitation":"(Sugiyanto &amp; Maryanto, 2021)"},"properties":{"noteIndex":0},"schema":"https://github.com/citation-style-language/schema/raw/master/csl-citation.json"}</w:instrText>
      </w:r>
      <w:r w:rsidRPr="00C10F54">
        <w:rPr>
          <w:szCs w:val="24"/>
        </w:rPr>
        <w:fldChar w:fldCharType="separate"/>
      </w:r>
      <w:r w:rsidR="006E3E53" w:rsidRPr="006E3E53">
        <w:rPr>
          <w:noProof/>
          <w:szCs w:val="24"/>
        </w:rPr>
        <w:t>(Sugiyanto &amp; Maryanto, 2021)</w:t>
      </w:r>
      <w:r w:rsidRPr="00C10F54">
        <w:rPr>
          <w:szCs w:val="24"/>
        </w:rPr>
        <w:fldChar w:fldCharType="end"/>
      </w:r>
      <w:r w:rsidRPr="00C10F54">
        <w:rPr>
          <w:szCs w:val="24"/>
        </w:rPr>
        <w:t>. Akan tetapi menurut pelanggan rasa yang disajikan terhadap produk yang disajikan terkadang mengalami perbedaan disetiap kunjungan, selain itu tampilan produk yang disajikan pun terkadang berbeda.</w:t>
      </w:r>
    </w:p>
    <w:p w:rsidR="00F82723" w:rsidRPr="00C10F54" w:rsidRDefault="00F82723" w:rsidP="00EF11BE">
      <w:pPr>
        <w:jc w:val="both"/>
        <w:rPr>
          <w:szCs w:val="24"/>
        </w:rPr>
      </w:pPr>
      <w:r w:rsidRPr="00C10F54">
        <w:rPr>
          <w:szCs w:val="24"/>
        </w:rPr>
        <w:tab/>
        <w:t xml:space="preserve">Menurut </w:t>
      </w:r>
      <w:r w:rsidR="00CC3EC6">
        <w:rPr>
          <w:noProof/>
          <w:szCs w:val="24"/>
        </w:rPr>
        <w:t>Ali &amp;</w:t>
      </w:r>
      <w:r w:rsidRPr="00C10F54">
        <w:rPr>
          <w:noProof/>
          <w:szCs w:val="24"/>
        </w:rPr>
        <w:t xml:space="preserve"> Bhasin</w:t>
      </w:r>
      <w:r w:rsidRPr="00C10F54">
        <w:rPr>
          <w:szCs w:val="24"/>
        </w:rPr>
        <w:t xml:space="preserve"> </w:t>
      </w:r>
      <w:r w:rsidRPr="00C10F54">
        <w:rPr>
          <w:szCs w:val="24"/>
        </w:rPr>
        <w:fldChar w:fldCharType="begin" w:fldLock="1"/>
      </w:r>
      <w:r w:rsidR="00F43BEE">
        <w:rPr>
          <w:szCs w:val="24"/>
        </w:rPr>
        <w:instrText>ADDIN CSL_CITATION {"citationItems":[{"id":"ITEM-1","itemData":{"DOI":"10.1177/2278682119850275","ISSN":"2278-6821","abstract":"In an e-commerce setup understanding the mechanism of repurchase intention of consumers is very essential for survival of business. The main purpose of this study was to understand mechanism and factors that impact consumer repurchase intention. Drawing upon information systems and marketing literature a model was formulated. The model was tested empirically using data collected through online survey in India. A total of 900 links to survey were emailed or messaged out of which 375 responses were received. Out of 375 responses 61 responses were eliminated due to incomplete information or lack of internet shopping experience. A total of 314 responses were finally put to empirical analysis. The findings of this study portray that perceived price and delivery quality have significant impact on perceived value, and perceived value has significant impact on repurchase intention. Further perceived price was found inversely related to perceived value and delivered quality was directly related to perceived value.","author":[{"dropping-particle":"","family":"Ali","given":"Asif","non-dropping-particle":"","parse-names":false,"suffix":""},{"dropping-particle":"","family":"Bhasin","given":"Jaya","non-dropping-particle":"","parse-names":false,"suffix":""}],"container-title":"Jindal Journal of Business Research","id":"ITEM-1","issue":"2","issued":{"date-parts":[["2019"]]},"page":"142-157","title":"Understanding Customer Repurchase Intention in E-commerce: Role of Perceived Price, Delivery Quality, and Perceived Value","type":"article-journal","volume":"8"},"suppress-author":1,"uris":["http://www.mendeley.com/documents/?uuid=bf3c24a1-2d87-4119-a13a-e5f911856799"]}],"mendeley":{"formattedCitation":"(2019)","plainTextFormattedCitation":"(2019)","previouslyFormattedCitation":"(2019)"},"properties":{"noteIndex":0},"schema":"https://github.com/citation-style-language/schema/raw/master/csl-citation.json"}</w:instrText>
      </w:r>
      <w:r w:rsidRPr="00C10F54">
        <w:rPr>
          <w:szCs w:val="24"/>
        </w:rPr>
        <w:fldChar w:fldCharType="separate"/>
      </w:r>
      <w:r w:rsidR="00F43BEE" w:rsidRPr="00F43BEE">
        <w:rPr>
          <w:noProof/>
          <w:szCs w:val="24"/>
        </w:rPr>
        <w:t>(2019)</w:t>
      </w:r>
      <w:r w:rsidRPr="00C10F54">
        <w:rPr>
          <w:szCs w:val="24"/>
        </w:rPr>
        <w:fldChar w:fldCharType="end"/>
      </w:r>
      <w:r w:rsidRPr="00C10F54">
        <w:rPr>
          <w:szCs w:val="24"/>
        </w:rPr>
        <w:t xml:space="preserve"> Pelanggan cenderung membandingkan harga yang diberikan terhadap manfaat yang di dapatkan, semakin tinggi manfaat yang diberikan akan meningkatkan pembelian kembali di masa mendatang. Bagi pelanggan persepsi harga lebih penting dari pada harga objektif, setiap evaluasi pelanggan terhadap suatu produk manfaat yang diberikan merupakan faktor yang penting dalam kepuasan pelanggan. Ketika </w:t>
      </w:r>
      <w:r w:rsidR="003973F8">
        <w:rPr>
          <w:szCs w:val="24"/>
        </w:rPr>
        <w:t>harga yang ditentukan</w:t>
      </w:r>
      <w:r w:rsidRPr="00C10F54">
        <w:rPr>
          <w:szCs w:val="24"/>
        </w:rPr>
        <w:t xml:space="preserve"> terasa adil dengan manfaat yang di dapatkan, kepuasan pelanggan akan meningkat </w:t>
      </w:r>
      <w:r w:rsidRPr="00C10F54">
        <w:rPr>
          <w:szCs w:val="24"/>
        </w:rPr>
        <w:fldChar w:fldCharType="begin" w:fldLock="1"/>
      </w:r>
      <w:r w:rsidR="006E3E53">
        <w:rPr>
          <w:szCs w:val="24"/>
        </w:rPr>
        <w:instrText>ADDIN CSL_CITATION {"citationItems":[{"id":"ITEM-1","itemData":{"DOI":"10.2991/aebmr.k.210311.076","abstract":"The purpose of this study is to find out the effect of perceived quality on repurchase intention that is also mediated by brand loyalty, wherein this study, examining Starbucks products. All Starbucks consumers in Semarang were the population for this study, with a purposive sampling technique and the criteria for the consumers that already purchased or consumed this product. 100 respondents have been chosen as the samples to filled the questionnaires. There are several tests in this study, first to test the validity using factor analysis, then for reliability testing using Alpha Cronbach and afterward all the collected data analyzed by multiple regression analysis also for the mediation measurements using the Sobel test. The study has found that perceived quality and brand loyalty have a positive influenced on repurchase intention, moreover, brand loyalty has been found perfectly mediated between perceived quality towards repurchase intention.","author":[{"dropping-particle":"","family":"Aquinia","given":"Ajeng","non-dropping-particle":"","parse-names":false,"suffix":""},{"dropping-particle":"","family":"Soliha","given":"Euis","non-dropping-particle":"","parse-names":false,"suffix":""},{"dropping-particle":"","family":"Liana","given":"Lie","non-dropping-particle":"","parse-names":false,"suffix":""},{"dropping-particle":"","family":"Wahyudi","given":"Djoko","non-dropping-particle":"","parse-names":false,"suffix":""}],"container-title":"Proceedings of the 3rd International Conference on Banking, Accounting, Management and Economics (ICOBAME 2020)","id":"ITEM-1","issue":"Icobame 2020","issued":{"date-parts":[["2021"]]},"page":"381-384","title":"The Role of Perceived Quality and Brand Loyalty Influencing Repurchase Intention","type":"article-journal","volume":"169"},"uris":["http://www.mendeley.com/documents/?uuid=db93deca-ae56-4a24-a163-550f63a5f413"]},{"id":"ITEM-2","itemData":{"DOI":"10.24912/jm.v26i1.836","ISSN":"1410-3583","abstract":"This study aims to analyze the effect of perceived risk, brand image and perceived price fairness on customer satisfaction at Japanese restaurants in Jakarta, Indonesia. The target population of this research was all Japanese restaurant customers in Jakarta and its surroundings during the period of October 2021. There was a total of 208 respondents participated in this study. The sampling technique used was snowball sampling. The data was collected using a questionnaire distributed online through Google Form. The data was analyzed using partial least square-structural equation modeling (PLS-SEM) approach in WarpPls 7.0 program. The results show that the perceived risk has no negative effect on customer satisfaction. The brand image also has a positive effect on customer satisfaction.The perceived price fairness has a positive effect on customer satisfaction. The more affordable the price of Japanese restaurant food products, the higher the customer satisfaction.","author":[{"dropping-particle":"","family":"Bernarto","given":"Innocentius","non-dropping-particle":"","parse-names":false,"suffix":""},{"dropping-particle":"","family":"Purwanto","given":"Agus","non-dropping-particle":"","parse-names":false,"suffix":""},{"dropping-particle":"","family":"Masman","given":"Ronnie Resdianto","non-dropping-particle":"","parse-names":false,"suffix":""}],"container-title":"Jurnal Manajemen","id":"ITEM-2","issue":"1","issued":{"date-parts":[["2022"]]},"page":"35-50","title":"The Effect of Perceived Risk, Brand Image and Perceived Price Fairness on Customer Satisfaction","type":"article-journal","volume":"26"},"uris":["http://www.mendeley.com/documents/?uuid=c66c5009-dd84-460c-8926-dc0cc3875b8f"]}],"mendeley":{"formattedCitation":"(Aquinia et al., 2021; Bernarto et al., 2022)","plainTextFormattedCitation":"(Aquinia et al., 2021; Bernarto et al., 2022)","previouslyFormattedCitation":"(Aquinia et al., 2021; Bernarto et al., 2022)"},"properties":{"noteIndex":0},"schema":"https://github.com/citation-style-language/schema/raw/master/csl-citation.json"}</w:instrText>
      </w:r>
      <w:r w:rsidRPr="00C10F54">
        <w:rPr>
          <w:szCs w:val="24"/>
        </w:rPr>
        <w:fldChar w:fldCharType="separate"/>
      </w:r>
      <w:r w:rsidR="006E3E53" w:rsidRPr="006E3E53">
        <w:rPr>
          <w:noProof/>
          <w:szCs w:val="24"/>
        </w:rPr>
        <w:t>(Aquinia et al., 2021; Bernarto et al., 2022)</w:t>
      </w:r>
      <w:r w:rsidRPr="00C10F54">
        <w:rPr>
          <w:szCs w:val="24"/>
        </w:rPr>
        <w:fldChar w:fldCharType="end"/>
      </w:r>
      <w:r w:rsidRPr="00C10F54">
        <w:rPr>
          <w:szCs w:val="24"/>
        </w:rPr>
        <w:t>. Menurut beberapa pelanggan harga yang di berikan Mie Kusuka cenderung tinggi dibandingkan dengan produk sejenis apabila membeli dari produk sejenis yang dijual oleh pesaing. Akan tetapi sebagian pelanggan bahwa harga yang diberikan oleh Mie Kusuka sangat murah dan bila dibandingkan ketika membeli produk dari pesaing.</w:t>
      </w:r>
    </w:p>
    <w:p w:rsidR="006B7D05" w:rsidRPr="00C10F54" w:rsidRDefault="00A50784" w:rsidP="00EF11BE">
      <w:pPr>
        <w:spacing w:after="120"/>
        <w:ind w:firstLine="360"/>
        <w:jc w:val="both"/>
        <w:rPr>
          <w:szCs w:val="24"/>
        </w:rPr>
      </w:pPr>
      <w:r w:rsidRPr="00C10F54">
        <w:rPr>
          <w:szCs w:val="24"/>
        </w:rPr>
        <w:t>Berdasarkan penjelasan diatas terdapat kesenjangan antara teori yang ada dengan fakta dilapangan, selain itu terdapat perbedaan pendapat antara pelanggan terkait kualitas produk dan persepsi harga. Hal tersebut mendorong penulis untuk melakukan penelitian lebih lanjut.</w:t>
      </w:r>
    </w:p>
    <w:p w:rsidR="006459CF" w:rsidRPr="00EF11BE" w:rsidRDefault="00A50784" w:rsidP="00EF11BE">
      <w:pPr>
        <w:pStyle w:val="Heading1"/>
        <w:numPr>
          <w:ilvl w:val="0"/>
          <w:numId w:val="6"/>
        </w:numPr>
        <w:suppressAutoHyphens/>
        <w:spacing w:after="60"/>
        <w:ind w:left="360"/>
        <w:rPr>
          <w:i w:val="0"/>
          <w:sz w:val="24"/>
          <w:szCs w:val="24"/>
        </w:rPr>
      </w:pPr>
      <w:r w:rsidRPr="00EF11BE">
        <w:rPr>
          <w:i w:val="0"/>
          <w:sz w:val="24"/>
          <w:szCs w:val="24"/>
        </w:rPr>
        <w:t>TINJAUAN PUSTAKA</w:t>
      </w:r>
    </w:p>
    <w:p w:rsidR="00A648B4" w:rsidRPr="00EF11BE" w:rsidRDefault="00A648B4" w:rsidP="00EF11BE">
      <w:pPr>
        <w:pStyle w:val="Heading1"/>
        <w:rPr>
          <w:i w:val="0"/>
          <w:sz w:val="24"/>
          <w:szCs w:val="24"/>
        </w:rPr>
      </w:pPr>
      <w:r w:rsidRPr="00EF11BE">
        <w:rPr>
          <w:i w:val="0"/>
          <w:sz w:val="24"/>
          <w:szCs w:val="24"/>
        </w:rPr>
        <w:t>2.1 Minat Pembelian Ulang</w:t>
      </w:r>
    </w:p>
    <w:p w:rsidR="006459CF" w:rsidRDefault="0016792F" w:rsidP="00EF11BE">
      <w:pPr>
        <w:spacing w:after="240"/>
        <w:ind w:firstLine="360"/>
        <w:jc w:val="both"/>
      </w:pPr>
      <w:r>
        <w:tab/>
      </w:r>
      <w:r w:rsidR="00C10F54" w:rsidRPr="00C10F54">
        <w:t xml:space="preserve">Menurut </w:t>
      </w:r>
      <w:r w:rsidR="00CC3EC6">
        <w:rPr>
          <w:noProof/>
        </w:rPr>
        <w:t>Trivedi &amp;</w:t>
      </w:r>
      <w:r w:rsidR="00C10F54" w:rsidRPr="00C10F54">
        <w:rPr>
          <w:noProof/>
        </w:rPr>
        <w:t xml:space="preserve"> Yadav</w:t>
      </w:r>
      <w:r w:rsidR="00C10F54" w:rsidRPr="00C10F54">
        <w:t xml:space="preserve"> </w:t>
      </w:r>
      <w:r w:rsidR="00C10F54" w:rsidRPr="00C10F54">
        <w:fldChar w:fldCharType="begin" w:fldLock="1"/>
      </w:r>
      <w:r w:rsidR="00F43BEE">
        <w:instrText>ADDIN CSL_CITATION {"citationItems":[{"id":"ITEM-1","itemData":{"DOI":"10.1108/MIP-02-2019-0072","ISSN":"02634503","abstract":"Purpose: Research on online businesses has focused on the adoption of e-commerce and initial purchase behavior; repurchase intention and its antecedents remain underresearched. The present study develops an empirical model to explore the extent to which trust and e-satisfaction mediate the effect of vendor-specific attributes and customer intention to repurchase from the same online platform. Design/methodology/approach: The proposed model is tested and validated in the context of Generation Y in India. A self-administrated online survey was employed, and the students aged between 20 and 35 at universities in Northern India are selected as subject. The data is analyzed using SPSS 20.0 and AMOS 20.0, where structural equation modeling is used to examine the model and test the hypothesis. Findings: The results of this study suggest that trust mediates fully between security concerns, privacy concerns, and repurchase intention. E-satisfaction mediates between security and ease of use (EOU). Practical implications: This study reveals the fact that security, EOU, and privacy concerns are the critical determinants that have the most impact on consumer's purchasing behavior. Gen Y consumers of India need some strong security features, an easy-to-use interface, a trusted privacy policy. Furthermore, it may be beneficial to observe e-satisfaction and trust as a mediator when identifying potential problems; online satisfaction is essential for the group in this study, and the results show that it impacts on the relation between repurchase intention and some determinant of repurchase intentions. Originality/value: This research determines the impact of security, privacy concerns, EOU on the online repurchasing behavior of Gen Y in India. The mediation effect of e-satisfaction and trust has also been determined.","author":[{"dropping-particle":"","family":"Trivedi","given":"Shrawan Kumar","non-dropping-particle":"","parse-names":false,"suffix":""},{"dropping-particle":"","family":"Yadav","given":"Mohit","non-dropping-particle":"","parse-names":false,"suffix":""}],"container-title":"Marketing Intelligence and Planning","id":"ITEM-1","issue":"4","issued":{"date-parts":[["2020"]]},"page":"401-415","title":"Repurchase intentions in Y generation: mediation of trust and e-satisfaction","type":"article-journal","volume":"38"},"suppress-author":1,"uris":["http://www.mendeley.com/documents/?uuid=3568f782-d913-47a8-848f-7a64010b8408"]}],"mendeley":{"formattedCitation":"(2020)","plainTextFormattedCitation":"(2020)","previouslyFormattedCitation":"(2020)"},"properties":{"noteIndex":0},"schema":"https://github.com/citation-style-language/schema/raw/master/csl-citation.json"}</w:instrText>
      </w:r>
      <w:r w:rsidR="00C10F54" w:rsidRPr="00C10F54">
        <w:fldChar w:fldCharType="separate"/>
      </w:r>
      <w:r w:rsidR="00F43BEE" w:rsidRPr="00F43BEE">
        <w:rPr>
          <w:noProof/>
        </w:rPr>
        <w:t>(2020)</w:t>
      </w:r>
      <w:r w:rsidR="00C10F54" w:rsidRPr="00C10F54">
        <w:fldChar w:fldCharType="end"/>
      </w:r>
      <w:r w:rsidR="00CC3EC6">
        <w:t xml:space="preserve"> minat pembelian ulang adalah kemungkinan konsumen (terutama konsumen yang berpengalaman) akan terus membeli kembali dari produsen yang sama. Sedangkan menurut mursid &amp; Palupiningtyas </w:t>
      </w:r>
      <w:r w:rsidR="00CC3EC6">
        <w:fldChar w:fldCharType="begin" w:fldLock="1"/>
      </w:r>
      <w:r w:rsidR="00F43BEE">
        <w:instrText>ADDIN CSL_CITATION {"citationItems":[{"id":"ITEM-1","itemData":{"author":[{"dropping-particle":"","family":"Mursid","given":"Mansur Chadi","non-dropping-particle":"","parse-names":false,"suffix":""},{"dropping-particle":"","family":"Palupiningtyas","given":"Andita Dewi","non-dropping-particle":"","parse-names":false,"suffix":""}],"edition":"Pertama","id":"ITEM-1","issued":{"date-parts":[["2022"]]},"number-of-pages":"93","publisher":"Mansur Chadi Mursid","publisher-place":"Pekalongan","title":"Kontrol Perilaku Untuk Membeli Ulang Kosmetik Halal Perspektif Theory of Planned Behaviour","type":"book"},"suppress-author":1,"uris":["http://www.mendeley.com/documents/?uuid=9a02a6e3-be67-4aa3-a7d6-3301b8fa4cc9"]}],"mendeley":{"formattedCitation":"(2022)","plainTextFormattedCitation":"(2022)","previouslyFormattedCitation":"(2022)"},"properties":{"noteIndex":0},"schema":"https://github.com/citation-style-language/schema/raw/master/csl-citation.json"}</w:instrText>
      </w:r>
      <w:r w:rsidR="00CC3EC6">
        <w:fldChar w:fldCharType="separate"/>
      </w:r>
      <w:r w:rsidR="00F43BEE" w:rsidRPr="00F43BEE">
        <w:rPr>
          <w:noProof/>
        </w:rPr>
        <w:t>(2022)</w:t>
      </w:r>
      <w:r w:rsidR="00CC3EC6">
        <w:fldChar w:fldCharType="end"/>
      </w:r>
      <w:r w:rsidR="00CC3EC6">
        <w:t xml:space="preserve"> minat pembelian ulang adalah perilaku pelanggan yang aktif menggunakan produk atau jasa dalam peiode tertentu dan cenderung menyukai produk tersebut. </w:t>
      </w:r>
      <w:r w:rsidRPr="001438A4">
        <w:t xml:space="preserve">Menurut </w:t>
      </w:r>
      <w:r w:rsidRPr="0016792F">
        <w:rPr>
          <w:noProof/>
        </w:rPr>
        <w:t>Liang et al.</w:t>
      </w:r>
      <w:r w:rsidRPr="0016792F">
        <w:t xml:space="preserve"> </w:t>
      </w:r>
      <w:r w:rsidRPr="0016792F">
        <w:fldChar w:fldCharType="begin" w:fldLock="1"/>
      </w:r>
      <w:r w:rsidR="00F43BEE">
        <w:instrText>ADDIN CSL_CITATION {"citationItems":[{"id":"ITEM-1","itemData":{"DOI":"10.1016/j.ijhm.2017.10.015","ISSN":"02784319","abstract":"This article explores the relationships between satisfaction, trust and switching intention as well as repurchase intention in the Airbnb context. A theoretical framework is proposed regarding the relationship between trust, satisfaction, repurchase intention and switching intention. A distinction is made between transaction-based satisfaction and experience-based satisfaction, while trust is separated into institution-based trust (trust in Airbnb) and disposition to trust (trust in hosts). The model was tested with empirical data collected in North America. Results show that transaction-based satisfaction is a related but distinct construct from experience-based satisfaction. There was a significant effect of transaction-based satisfaction on experience-based satisfaction. Trust was determined to be the mediator between transaction-based satisfaction and repurchase intention. However, trust in Airbnb did not statistically influence trust in hosts. The implication is that industry professionals should not neglect transaction-based satisfaction as it has significant effects on experience-based satisfaction, trust and repurchase intention.","author":[{"dropping-particle":"","family":"Liang","given":"Lena Jingen","non-dropping-particle":"","parse-names":false,"suffix":""},{"dropping-particle":"","family":"Choi","given":"Hwansuk Chris","non-dropping-particle":"","parse-names":false,"suffix":""},{"dropping-particle":"","family":"Joppe","given":"Marion","non-dropping-particle":"","parse-names":false,"suffix":""}],"container-title":"International Journal of Hospitality Management","id":"ITEM-1","issue":"October 2017","issued":{"date-parts":[["2018"]]},"page":"41-48","publisher":"Elsevier","title":"Exploring the relationship between satisfaction, trust and switching intention, repurchase intention in the context of Airbnb","type":"article-journal","volume":"69"},"suppress-author":1,"uris":["http://www.mendeley.com/documents/?uuid=10479b08-f8fb-493d-967b-118e50f2379b"]}],"mendeley":{"formattedCitation":"(2018)","plainTextFormattedCitation":"(2018)","previouslyFormattedCitation":"(2018)"},"properties":{"noteIndex":0},"schema":"https://github.com/citation-style-language/schema/raw/master/csl-citation.json"}</w:instrText>
      </w:r>
      <w:r w:rsidRPr="0016792F">
        <w:fldChar w:fldCharType="separate"/>
      </w:r>
      <w:r w:rsidR="00F43BEE" w:rsidRPr="00F43BEE">
        <w:rPr>
          <w:noProof/>
        </w:rPr>
        <w:t>(2018)</w:t>
      </w:r>
      <w:r w:rsidRPr="0016792F">
        <w:fldChar w:fldCharType="end"/>
      </w:r>
      <w:r w:rsidRPr="0016792F">
        <w:t xml:space="preserve"> pengalaman dan kepercayaan menjadi faktor utama dalam melakukan pembelian ulang. Pengalaman pelanggan dalam membeli produk akan membentuk persepsi terhadap barang tersebut, dampak yang dihasilkan adalah sikap dari pelanggan membentuk sikap kecewa atau puas, pelanggan yang puas akan meningkatkan indikasi melakukan pembelian ulang </w:t>
      </w:r>
      <w:r w:rsidRPr="0016792F">
        <w:fldChar w:fldCharType="begin" w:fldLock="1"/>
      </w:r>
      <w:r w:rsidR="006E3E53">
        <w:instrText>ADDIN CSL_CITATION {"citationItems":[{"id":"ITEM-1","itemData":{"DOI":"10.56348/mark.v1i2.37","abstract":"Electronic Services or E-services are online services mediated by information technology such as the internet, where valid interactions and transactions occur from buying and selling activities. E-service includes effective and efficient interaction with customers that can provide facilities for shopping, making purchases, shipping processes, payment processing and direct interaction with customers. Just like in the real world, service provider performance is assessed through service quality, customer satisfaction, and customer interest in repurchasing. Customers compare the perceived service with the expected service so that to achieve customer expectations for the services provided, business people must know how customers view e-service quality and know what services need to be improved in order to attract customers to buy. The purpose of this study is to determine the effect of e-service quality on customer satisfaction and repurchase intention. The population used is individuals as marketplace users in the city of Surabaya. The sample used is 100 respondents. The questionnaire distribution survey was conducted using purposive sampling method. The involvement of intervening variables causes the analysis technique to use a structural equation model. The results of this study indicate that there is a significant effect of e-service quality on customer satisfaction and repurchase Intention. Customer satisfaction has a significant effect on repurchase intention.","author":[{"dropping-particle":"","family":"Fared","given":"Abid","non-dropping-particle":"","parse-names":false,"suffix":""},{"dropping-particle":"","family":"Darmawan","given":"Didit","non-dropping-particle":"","parse-names":false,"suffix":""},{"dropping-particle":"","family":"Khairi","given":"Muhammad","non-dropping-particle":"","parse-names":false,"suffix":""}],"container-title":"Journal of Marketing and Business Research","id":"ITEM-1","issue":"2","issued":{"date-parts":[["2021"]]},"page":"93-106","title":"Contribution of E-Service Quality to Repurchase Intention with Mediation of Customer Satisfaction: Study of Online Shopping Through Marketplace","type":"article-journal","volume":"1"},"uris":["http://www.mendeley.com/documents/?uuid=0cb66263-7cff-4b07-9d0c-39c9a212c15b"]}],"mendeley":{"formattedCitation":"(Fared et al., 2021)","plainTextFormattedCitation":"(Fared et al., 2021)","previouslyFormattedCitation":"(Fared et al., 2021)"},"properties":{"noteIndex":0},"schema":"https://github.com/citation-style-language/schema/raw/master/csl-citation.json"}</w:instrText>
      </w:r>
      <w:r w:rsidRPr="0016792F">
        <w:fldChar w:fldCharType="separate"/>
      </w:r>
      <w:r w:rsidR="006E3E53" w:rsidRPr="006E3E53">
        <w:rPr>
          <w:noProof/>
        </w:rPr>
        <w:t>(Fared et al., 2021)</w:t>
      </w:r>
      <w:r w:rsidRPr="0016792F">
        <w:fldChar w:fldCharType="end"/>
      </w:r>
      <w:r w:rsidRPr="001438A4">
        <w:t>.</w:t>
      </w:r>
      <w:r>
        <w:t xml:space="preserve"> </w:t>
      </w:r>
      <w:r w:rsidRPr="001438A4">
        <w:t xml:space="preserve">Menurut </w:t>
      </w:r>
      <w:r w:rsidRPr="0016792F">
        <w:rPr>
          <w:noProof/>
        </w:rPr>
        <w:t>Werdiastuti &amp; Agustiono</w:t>
      </w:r>
      <w:r w:rsidRPr="0016792F">
        <w:t xml:space="preserve"> </w:t>
      </w:r>
      <w:r w:rsidRPr="0016792F">
        <w:fldChar w:fldCharType="begin" w:fldLock="1"/>
      </w:r>
      <w:r w:rsidR="00F43BEE">
        <w:instrText>ADDIN CSL_CITATION {"citationItems":[{"id":"ITEM-1","itemData":{"DOI":"10.20885/ambr.vol2.iss2.art7","abstract":"Due to Covid-19 pandemic, sales and the number of visitors to Taco Casa Bali have decreased. In this changing situation, repurchase inten­tion is very important for the continuity of the culinary business, so it is important to find out the factors that influence it. The research aimed to determine the effect of product quality and price in influ­encing customer satisfaction on customer repurchase intentions at Taco Casa Bali during Covid-19 pandemic. Although variables in this research are not new, there is still inconsistency in the findings and also this paper factors in Covid-19 pandemic situation. Sample size consisted of 97 respondents. Using Smart-PLS version 3.9, results showed that product quality does not affect the customer repurchase intention. Price and customer satisfaction affect the customer repur­chase intention. Product quality and price affect customer satisfac­tion. Customer satisfaction does not act as a mediator for product quality and price on customer repurchase intention. Implications of practice for this paper are discussed in the end of section.","author":[{"dropping-particle":"","family":"Werdiastuti","given":"Putu Ema","non-dropping-particle":"","parse-names":false,"suffix":""},{"dropping-particle":"","family":"Agustiono","given":"Agustiono","non-dropping-particle":"","parse-names":false,"suffix":""}],"container-title":"Asian Management and Business Review","id":"ITEM-1","issue":"2","issued":{"date-parts":[["2022"]]},"page":"193-206","title":"The effect of product quality and price toward repurchase intention at Taco Casa Bali during Covid-19 pandemic","type":"article-journal","volume":"2"},"suppress-author":1,"uris":["http://www.mendeley.com/documents/?uuid=c94cf411-84d8-451c-a84a-c61ffba067a1"]}],"mendeley":{"formattedCitation":"(2022)","plainTextFormattedCitation":"(2022)","previouslyFormattedCitation":"(2022)"},"properties":{"noteIndex":0},"schema":"https://github.com/citation-style-language/schema/raw/master/csl-citation.json"}</w:instrText>
      </w:r>
      <w:r w:rsidRPr="0016792F">
        <w:fldChar w:fldCharType="separate"/>
      </w:r>
      <w:r w:rsidR="00F43BEE" w:rsidRPr="00F43BEE">
        <w:rPr>
          <w:noProof/>
        </w:rPr>
        <w:t>(2022)</w:t>
      </w:r>
      <w:r w:rsidRPr="0016792F">
        <w:fldChar w:fldCharType="end"/>
      </w:r>
      <w:r>
        <w:t xml:space="preserve"> minat pembelian ulang dapat diukur berdasarkan empat indikator: minat transaksional, minat referensial, minat preferensial, dan minat eksploratif.</w:t>
      </w:r>
    </w:p>
    <w:p w:rsidR="0016792F" w:rsidRPr="00EF11BE" w:rsidRDefault="0016792F" w:rsidP="00EF11BE">
      <w:pPr>
        <w:pStyle w:val="Heading1"/>
        <w:rPr>
          <w:i w:val="0"/>
          <w:sz w:val="24"/>
          <w:szCs w:val="24"/>
        </w:rPr>
      </w:pPr>
      <w:r w:rsidRPr="00EF11BE">
        <w:rPr>
          <w:i w:val="0"/>
          <w:sz w:val="24"/>
          <w:szCs w:val="24"/>
        </w:rPr>
        <w:t>2.2 Kepuasan Pelanggan</w:t>
      </w:r>
    </w:p>
    <w:p w:rsidR="00F91CAF" w:rsidRDefault="0016792F" w:rsidP="00EF11BE">
      <w:pPr>
        <w:jc w:val="both"/>
        <w:rPr>
          <w:i/>
        </w:rPr>
      </w:pPr>
      <w:r w:rsidRPr="0016792F">
        <w:tab/>
      </w:r>
      <w:r>
        <w:t xml:space="preserve">Menurut </w:t>
      </w:r>
      <w:r w:rsidRPr="0016792F">
        <w:rPr>
          <w:noProof/>
        </w:rPr>
        <w:t>Majeed et al</w:t>
      </w:r>
      <w:r w:rsidRPr="0016792F">
        <w:t xml:space="preserve"> </w:t>
      </w:r>
      <w:r w:rsidRPr="0016792F">
        <w:fldChar w:fldCharType="begin" w:fldLock="1"/>
      </w:r>
      <w:r w:rsidR="00F43BEE">
        <w:instrText>ADDIN CSL_CITATION {"citationItems":[{"id":"ITEM-1","itemData":{"DOI":"10.1080/23311975.2022.2028331","ISSN":"23311975","abstract":"The purpose of this quantitative-deductive paper is to explore the link amongst customer satisfaction and engagement on social media on repurchase intention in the hospitality industry. The study was conducted on social media because, it is the fastest growing media in history. Data was collected from hotels in the three major business hub cities (Accra, Tamale and Kumasi) in Ghana. A total of 504 valid responses were obtained from respondents in the selected cities. SmartPLS software was used to analyze the data using (PLS-SEM) method. The results show that customer satisfaction has a positive and significant relationship on the dimensions of customer engagement. The three dimensions of customer engagement (contribution, consumption and creation) were found to significantly influence repurchase intention. Finally, two dimensions of engagement (contribution and consumption) were found to mediate the relationship between customer satisfactions and repurchase intention. The study is among the few to combine the COBRA model and Social Exchange Theory to assess the nexus between customers’ engagement in an online environment and its linkages with satisfaction and repurchase intentions. Marketers should consider creating posts with photos, videos, and animation that consumers find entertaining and enjoyable, as this stimulates their desire to consume, contribute, and create content on social media pages for hotel brands.","author":[{"dropping-particle":"","family":"Majeed","given":"Mohammed","non-dropping-particle":"","parse-names":false,"suffix":""},{"dropping-particle":"","family":"Asare","given":"Charles","non-dropping-particle":"","parse-names":false,"suffix":""},{"dropping-particle":"","family":"Fatawu","given":"Alhassan","non-dropping-particle":"","parse-names":false,"suffix":""},{"dropping-particle":"","family":"Abubakari","given":"Aidatu","non-dropping-particle":"","parse-names":false,"suffix":""}],"container-title":"Cogent Business and Management","id":"ITEM-1","issue":"1","issued":{"date-parts":[["2022"]]},"publisher":"Cogent","title":"An analysis of the effects of customer satisfaction and engagement on social media on repurchase intention in the hospitality industry","type":"article-journal","volume":"9"},"suppress-author":1,"uris":["http://www.mendeley.com/documents/?uuid=db4b2456-32a1-4f4e-9465-43578649539e"]}],"mendeley":{"formattedCitation":"(2022)","plainTextFormattedCitation":"(2022)","previouslyFormattedCitation":"(2022)"},"properties":{"noteIndex":0},"schema":"https://github.com/citation-style-language/schema/raw/master/csl-citation.json"}</w:instrText>
      </w:r>
      <w:r w:rsidRPr="0016792F">
        <w:fldChar w:fldCharType="separate"/>
      </w:r>
      <w:r w:rsidR="00F43BEE" w:rsidRPr="00F43BEE">
        <w:rPr>
          <w:noProof/>
        </w:rPr>
        <w:t>(2022)</w:t>
      </w:r>
      <w:r w:rsidRPr="0016792F">
        <w:fldChar w:fldCharType="end"/>
      </w:r>
      <w:r>
        <w:t xml:space="preserve"> kepuasan pelanggan digambarkan sebagai keadaan psikologis </w:t>
      </w:r>
      <w:r w:rsidR="00772E29">
        <w:t>pelanggan pada saat ekspektasi pelanggan sebelum memakai barang melebihi ekspektasi tersebut</w:t>
      </w:r>
      <w:r>
        <w:t xml:space="preserve">. </w:t>
      </w:r>
      <w:r w:rsidRPr="001438A4">
        <w:t>Menurut</w:t>
      </w:r>
      <w:r>
        <w:t xml:space="preserve"> </w:t>
      </w:r>
      <w:r w:rsidRPr="0016792F">
        <w:rPr>
          <w:noProof/>
        </w:rPr>
        <w:t>Liang et al.</w:t>
      </w:r>
      <w:r w:rsidRPr="0016792F">
        <w:t xml:space="preserve"> </w:t>
      </w:r>
      <w:r w:rsidRPr="0016792F">
        <w:fldChar w:fldCharType="begin" w:fldLock="1"/>
      </w:r>
      <w:r w:rsidR="00F43BEE">
        <w:instrText>ADDIN CSL_CITATION {"citationItems":[{"id":"ITEM-1","itemData":{"DOI":"10.1016/j.ijhm.2017.10.015","ISSN":"02784319","abstract":"This article explores the relationships between satisfaction, trust and switching intention as well as repurchase intention in the Airbnb context. A theoretical framework is proposed regarding the relationship between trust, satisfaction, repurchase intention and switching intention. A distinction is made between transaction-based satisfaction and experience-based satisfaction, while trust is separated into institution-based trust (trust in Airbnb) and disposition to trust (trust in hosts). The model was tested with empirical data collected in North America. Results show that transaction-based satisfaction is a related but distinct construct from experience-based satisfaction. There was a significant effect of transaction-based satisfaction on experience-based satisfaction. Trust was determined to be the mediator between transaction-based satisfaction and repurchase intention. However, trust in Airbnb did not statistically influence trust in hosts. The implication is that industry professionals should not neglect transaction-based satisfaction as it has significant effects on experience-based satisfaction, trust and repurchase intention.","author":[{"dropping-particle":"","family":"Liang","given":"Lena Jingen","non-dropping-particle":"","parse-names":false,"suffix":""},{"dropping-particle":"","family":"Choi","given":"Hwansuk Chris","non-dropping-particle":"","parse-names":false,"suffix":""},{"dropping-particle":"","family":"Joppe","given":"Marion","non-dropping-particle":"","parse-names":false,"suffix":""}],"container-title":"International Journal of Hospitality Management","id":"ITEM-1","issue":"October 2017","issued":{"date-parts":[["2018"]]},"page":"41-48","publisher":"Elsevier","title":"Exploring the relationship between satisfaction, trust and switching intention, repurchase intention in the context of Airbnb","type":"article-journal","volume":"69"},"suppress-author":1,"uris":["http://www.mendeley.com/documents/?uuid=10479b08-f8fb-493d-967b-118e50f2379b"]}],"mendeley":{"formattedCitation":"(2018)","plainTextFormattedCitation":"(2018)","previouslyFormattedCitation":"(2018)"},"properties":{"noteIndex":0},"schema":"https://github.com/citation-style-language/schema/raw/master/csl-citation.json"}</w:instrText>
      </w:r>
      <w:r w:rsidRPr="0016792F">
        <w:fldChar w:fldCharType="separate"/>
      </w:r>
      <w:r w:rsidR="00F43BEE" w:rsidRPr="00F43BEE">
        <w:rPr>
          <w:noProof/>
        </w:rPr>
        <w:t>(2018)</w:t>
      </w:r>
      <w:r w:rsidRPr="0016792F">
        <w:fldChar w:fldCharType="end"/>
      </w:r>
      <w:r>
        <w:t xml:space="preserve"> kepuasan pelanggan muncul dari hasil evaluasi dari pengalaman pembelian dengan mambandingkan harapan dari sebuah produk dengan hasil produk yang didapatkan. Semakin tinggi tingkat pengalaman maka semakin tinggi pula pelaku usaha harus menjaga pengalaman pelanggan agar tetap menjaga kepuasan pelanggan, pengalaman pelanggan yang unik dan berkesan akan menjaga pelanggan memiliki keinginan untuk kembali lagi menggunakan barang atau jasa yang </w:t>
      </w:r>
      <w:r w:rsidRPr="0016792F">
        <w:t xml:space="preserve">ditawarkan </w:t>
      </w:r>
      <w:r w:rsidRPr="0016792F">
        <w:fldChar w:fldCharType="begin" w:fldLock="1"/>
      </w:r>
      <w:r w:rsidR="006E3E53">
        <w:instrText>ADDIN CSL_CITATION {"citationItems":[{"id":"ITEM-1","itemData":{"abstract":"The purpose of this study is to explain the effect of customer experience, ease of use, and trust on repurchase intention. This research design uses a design with a quantitative approach in the form of associative. This research was conducted in the city of Denpasar. This study uses 16 indicators and measured using Likert scale. The number of samples in this study are 160 respondents. The data analysis technique used is multiple linear regression. The results show that customer experience has a positive and significant effect on repurchase intention; Ease of use has a positive and significant effect on repurchase intention; Trust has a positive and significant effect on repurchase intention; Customer experience, ease of use and trust have a simultaneous effect on repurchase intention.","author":[{"dropping-particle":"","family":"Made","given":"Ni","non-dropping-particle":"","parse-names":false,"suffix":""},{"dropping-particle":"","family":"Febriani","given":"Ayuintan","non-dropping-particle":"","parse-names":false,"suffix":""},{"dropping-particle":"","family":"Ketut","given":"I G A","non-dropping-particle":"","parse-names":false,"suffix":""},{"dropping-particle":"","family":"Ardani","given":"Sri","non-dropping-particle":"","parse-names":false,"suffix":""}],"container-title":"American Journal of Humanities and Social Sciences Research","id":"ITEM-1","issue":"2","issued":{"date-parts":[["2021"]]},"page":"378-383","title":"The Influence of Customer Experience, Ease of Use, and Trust on Repurchase Intention (Case Study of Tokopedia Consumers in Denpasar)","type":"article-journal","volume":"5"},"uris":["http://www.mendeley.com/documents/?uuid=8897aecb-a161-40d9-be26-c2d5528cc5d2"]}],"mendeley":{"formattedCitation":"(Made et al., 2021)","plainTextFormattedCitation":"(Made et al., 2021)","previouslyFormattedCitation":"(Made et al., 2021)"},"properties":{"noteIndex":0},"schema":"https://github.com/citation-style-language/schema/raw/master/csl-citation.json"}</w:instrText>
      </w:r>
      <w:r w:rsidRPr="0016792F">
        <w:fldChar w:fldCharType="separate"/>
      </w:r>
      <w:r w:rsidR="006E3E53" w:rsidRPr="006E3E53">
        <w:rPr>
          <w:noProof/>
        </w:rPr>
        <w:t>(Made et al., 2021)</w:t>
      </w:r>
      <w:r w:rsidRPr="0016792F">
        <w:fldChar w:fldCharType="end"/>
      </w:r>
      <w:r w:rsidRPr="0016792F">
        <w:t>.</w:t>
      </w:r>
      <w:r>
        <w:t xml:space="preserve"> </w:t>
      </w:r>
      <w:r w:rsidR="00F91CAF">
        <w:lastRenderedPageBreak/>
        <w:t xml:space="preserve">Kepuasan konsumen dapat dipengaruhi oleh sejumlah faktor, yakni ekspektasi diskonfirmasi subjektif, </w:t>
      </w:r>
      <w:r w:rsidR="00F91CAF" w:rsidRPr="00D460B1">
        <w:rPr>
          <w:i/>
        </w:rPr>
        <w:t xml:space="preserve">perceived performance, </w:t>
      </w:r>
      <w:r w:rsidR="00F91CAF">
        <w:t xml:space="preserve">dan sikap konsumen </w:t>
      </w:r>
      <w:r w:rsidR="00F91CAF" w:rsidRPr="00F91CAF">
        <w:fldChar w:fldCharType="begin" w:fldLock="1"/>
      </w:r>
      <w:r w:rsidR="006E3E53">
        <w:instrText>ADDIN CSL_CITATION {"citationItems":[{"id":"ITEM-1","itemData":{"ISBN":"978-623-01-2939-1","author":[{"dropping-particle":"","family":"Tjiptono","given":"Fandy","non-dropping-particle":"","parse-names":false,"suffix":""},{"dropping-particle":"","family":"Diana","given":"Anastasia","non-dropping-particle":"","parse-names":false,"suffix":""}],"id":"ITEM-1","issued":{"date-parts":[["2022"]]},"number-of-pages":"340","publisher":"Andi","publisher-place":"Yogyakarta","title":"Manajemen Dan Strategi Kepuasan Pelanggan","type":"book"},"uris":["http://www.mendeley.com/documents/?uuid=84c45e87-9420-4f41-84be-c380cdd4a710"]}],"mendeley":{"formattedCitation":"(Tjiptono &amp; Diana, 2022)","plainTextFormattedCitation":"(Tjiptono &amp; Diana, 2022)","previouslyFormattedCitation":"(Tjiptono &amp; Diana, 2022)"},"properties":{"noteIndex":0},"schema":"https://github.com/citation-style-language/schema/raw/master/csl-citation.json"}</w:instrText>
      </w:r>
      <w:r w:rsidR="00F91CAF" w:rsidRPr="00F91CAF">
        <w:fldChar w:fldCharType="separate"/>
      </w:r>
      <w:r w:rsidR="006E3E53" w:rsidRPr="006E3E53">
        <w:rPr>
          <w:noProof/>
        </w:rPr>
        <w:t>(Tjiptono &amp; Diana, 2022)</w:t>
      </w:r>
      <w:r w:rsidR="00F91CAF" w:rsidRPr="00F91CAF">
        <w:fldChar w:fldCharType="end"/>
      </w:r>
      <w:r w:rsidR="00F91CAF">
        <w:t xml:space="preserve">. Menurut </w:t>
      </w:r>
      <w:r w:rsidR="00F91CAF" w:rsidRPr="00F91CAF">
        <w:t xml:space="preserve">Wirawan et al. </w:t>
      </w:r>
      <w:r w:rsidR="00F91CAF" w:rsidRPr="00F91CAF">
        <w:fldChar w:fldCharType="begin" w:fldLock="1"/>
      </w:r>
      <w:r w:rsidR="00F43BEE">
        <w:instrText>ADDIN CSL_CITATION {"citationItems":[{"id":"ITEM-1","itemData":{"ISSN":"2442-9155","abstract":"Keberadaan warung kopi saat ini kita jumpai sangat menjamur dan sudah menjadi kebutuhan bagi setiap orang. Hal tersebut menyebabkan bisnis warung kopi di Indonesia semakin sengit. Penelitian ini bertujuan untuk mengetahui apakah kualitas produk dan lokasi memiliki pengaruh terhadap loyalitas pelanggan melalui kepuasan sebagai variabel intervening. Pengumpulan data menggunakan data primer yang di peroleh melalui penyebaran kuisioner. Populasi pada penelitian ini adalah seluruh pengunjung warkop Lamuna Coffee yang jumlahnya tidak dapat diketahui secara pasti (unidentified), penarikan sampel menggunakan metode presisi yaitu 5 (Kali) jumlah indikator/manifest sehingga diperoleh jumlah sampel sebanyak 67 responden. Hasil Kuisioner tersebut telah diuji validitas dan reabilitasnya melalui uji convergent validity, Discriminant Validity, dan Composite Reliability. Metode analisis data menggunakan tehnik analisis multivariat dengan memanfaatkan program WarpPLS Ver.5.0. Hasil penelitian ini menunjukkan bahwa berdasarkan pengujian hipotesis bahwa lokasi berpengaruh tidak signifikan terhadap loyalitas melalui kepuasan sebagai variabel intervening. Sedangkan pengujian hipotesis lainnya menunjukkan pengaruh positif dan signifikan","author":[{"dropping-particle":"","family":"Wirawan","given":"Andi Andika","non-dropping-particle":"","parse-names":false,"suffix":""},{"dropping-particle":"","family":"Sjahruddin","given":"Herman","non-dropping-particle":"","parse-names":false,"suffix":""},{"dropping-particle":"","family":"Razak","given":"Nurlaely","non-dropping-particle":"","parse-names":false,"suffix":""}],"container-title":"Jurnal Organisasi Dan Manajemen","id":"ITEM-1","issue":"1","issued":{"date-parts":[["2019"]]},"page":"15-26","title":"Pengaruh Kualitas Produk dan Lokasi Terhadap Loyalitas Pelanggan Melalui Kepuasan Pelanggan Sebagai Variabel Intervening Pada Lamuna Coffee di Kabupaten Bone","type":"article-journal","volume":"10"},"suppress-author":1,"uris":["http://www.mendeley.com/documents/?uuid=eb9c7b2c-e0de-4916-8c95-16e3b4a712a0"]}],"mendeley":{"formattedCitation":"(2019)","plainTextFormattedCitation":"(2019)","previouslyFormattedCitation":"(2019)"},"properties":{"noteIndex":0},"schema":"https://github.com/citation-style-language/schema/raw/master/csl-citation.json"}</w:instrText>
      </w:r>
      <w:r w:rsidR="00F91CAF" w:rsidRPr="00F91CAF">
        <w:fldChar w:fldCharType="separate"/>
      </w:r>
      <w:r w:rsidR="00F43BEE" w:rsidRPr="00F43BEE">
        <w:rPr>
          <w:noProof/>
        </w:rPr>
        <w:t>(2019)</w:t>
      </w:r>
      <w:r w:rsidR="00F91CAF" w:rsidRPr="00F91CAF">
        <w:fldChar w:fldCharType="end"/>
      </w:r>
      <w:r w:rsidR="00F91CAF" w:rsidRPr="002C206C">
        <w:rPr>
          <w:b/>
        </w:rPr>
        <w:t xml:space="preserve"> </w:t>
      </w:r>
      <w:r w:rsidR="00F91CAF">
        <w:t xml:space="preserve">indikator kepuasan pelanggan adalah: </w:t>
      </w:r>
      <w:r w:rsidR="00F91CAF">
        <w:rPr>
          <w:i/>
        </w:rPr>
        <w:t xml:space="preserve">overall satisfaction, expectation, </w:t>
      </w:r>
      <w:r w:rsidR="00F91CAF">
        <w:t xml:space="preserve">dan </w:t>
      </w:r>
      <w:r w:rsidR="00F91CAF">
        <w:rPr>
          <w:i/>
        </w:rPr>
        <w:t>experience.</w:t>
      </w:r>
    </w:p>
    <w:p w:rsidR="00EF11BE" w:rsidRPr="00F91CAF" w:rsidRDefault="00EF11BE" w:rsidP="00EF11BE">
      <w:pPr>
        <w:jc w:val="both"/>
        <w:rPr>
          <w:i/>
        </w:rPr>
      </w:pPr>
    </w:p>
    <w:p w:rsidR="00F91CAF" w:rsidRPr="00EF11BE" w:rsidRDefault="00F91CAF" w:rsidP="00EF11BE">
      <w:pPr>
        <w:pStyle w:val="Heading1"/>
        <w:rPr>
          <w:b w:val="0"/>
          <w:i w:val="0"/>
          <w:sz w:val="24"/>
          <w:szCs w:val="24"/>
        </w:rPr>
      </w:pPr>
      <w:r w:rsidRPr="00EF11BE">
        <w:rPr>
          <w:i w:val="0"/>
          <w:sz w:val="24"/>
          <w:szCs w:val="24"/>
        </w:rPr>
        <w:t>2.3 Inovasi</w:t>
      </w:r>
    </w:p>
    <w:p w:rsidR="0016792F" w:rsidRDefault="00F91CAF" w:rsidP="00EF11BE">
      <w:pPr>
        <w:jc w:val="both"/>
      </w:pPr>
      <w:r w:rsidRPr="00F91CAF">
        <w:tab/>
        <w:t xml:space="preserve">Menurut </w:t>
      </w:r>
      <w:r w:rsidRPr="00F91CAF">
        <w:rPr>
          <w:noProof/>
        </w:rPr>
        <w:t xml:space="preserve">Varadarajan </w:t>
      </w:r>
      <w:r w:rsidRPr="00F91CAF">
        <w:fldChar w:fldCharType="begin" w:fldLock="1"/>
      </w:r>
      <w:r w:rsidR="00F43BEE">
        <w:instrText>ADDIN CSL_CITATION {"citationItems":[{"id":"ITEM-1","itemData":{"DOI":"10.1108/S1548-643520180000015007","ISSN":"19447035","abstract":"Purpose – The purposes of this chapter are to propose definitions of innovation, product innovation, business model innovation, marketing innovation, innovation strategy, and strategic innovation, elaborate on their literature and conceptual underpinnings, and provide an overview of the conceptual domains of innovation, innovation strategy, and strategic innovation. Methodology/Approach – First, certain definitions of innovation, drawn from literature, are presented. Next, certain definitions that incorporate logically incremental refinements in them are presented. Building on these, definitions of innovation, product innovation, business model innovation, and marketing innovation are proposed. Findings – Innovation is the creation of value by using relevant knowledge and resources for conversion of an idea into a new product, process, or practice, or improvements in an existing product, process, or practice. Innovation strategy is an organization’s relative emphasis on different types of innovations and the associated pattern of resource allocation, in alignment with its strategy at the corporate and business unit levels. Strategic innovation is the creation of value by using relevant knowledge and resources for conversion of an idea into a new product, process, or practice with the potential to have a major transformational effect on the evolution of markets and industries. Practical implications – Over the past several decades, there has been a sustained and high level of interest in issues relating to innovation among academics in a number of disciplines, business and social entrepreneurs, business practitioners, and policy makers. Books, journal articles, and business magazine articles provide a number of definitions of innovation and specific types of innovation. Multiple definitions of a construct can be problematic in certain respects and beneficial in other respects. A potential upside of multiple definitions of innovation is the prospect of each being a source of ideas for one or more innovations that benefit society, and an impetus for research focusing on specific questions. Originality/value – Implementation of an idea, value creation, and use of relevant knowledge and resources are used as constituent elements in the proposed definitions of innovation, product innovation, business model innovation, marketing innovation, and strategic innovation.","author":[{"dropping-particle":"","family":"Varadarajan","given":"Rajan","non-dropping-particle":"","parse-names":false,"suffix":""}],"container-title":"Review of Marketing Research","id":"ITEM-1","issued":{"date-parts":[["2018"]]},"page":"143-166","title":"Innovation, innovation strategy, and strategic innovation","type":"article-journal","volume":"15"},"suppress-author":1,"uris":["http://www.mendeley.com/documents/?uuid=5167d0ab-6b53-42c6-88bb-01b30966dda9"]}],"mendeley":{"formattedCitation":"(2018)","plainTextFormattedCitation":"(2018)","previouslyFormattedCitation":"(2018)"},"properties":{"noteIndex":0},"schema":"https://github.com/citation-style-language/schema/raw/master/csl-citation.json"}</w:instrText>
      </w:r>
      <w:r w:rsidRPr="00F91CAF">
        <w:fldChar w:fldCharType="separate"/>
      </w:r>
      <w:r w:rsidR="00F43BEE" w:rsidRPr="00F43BEE">
        <w:rPr>
          <w:noProof/>
        </w:rPr>
        <w:t>(2018)</w:t>
      </w:r>
      <w:r w:rsidRPr="00F91CAF">
        <w:fldChar w:fldCharType="end"/>
      </w:r>
      <w:r>
        <w:t xml:space="preserve"> inovasi adalah </w:t>
      </w:r>
      <w:r w:rsidR="00772E29">
        <w:t>pemanfaatan sumber informasi dalam menciptakan sebuah ide baru dengan maksud untuk pemenuhan kebutuhan yang dibutuhkan pasar</w:t>
      </w:r>
      <w:r w:rsidR="00EF11BE">
        <w:t xml:space="preserve">. Sedangkan menurut Setiadi </w:t>
      </w:r>
      <w:r w:rsidR="00EF11BE">
        <w:fldChar w:fldCharType="begin" w:fldLock="1"/>
      </w:r>
      <w:r w:rsidR="00F43BEE">
        <w:instrText>ADDIN CSL_CITATION {"citationItems":[{"id":"ITEM-1","itemData":{"ISBN":"978-979-3465-180","author":[{"dropping-particle":"","family":"Setiadi","given":"Nugroho J","non-dropping-particle":"","parse-names":false,"suffix":""}],"edition":"Edisi keti","id":"ITEM-1","issued":{"date-parts":[["2019"]]},"number-of-pages":"406","publisher":"Prenadamedia Group","publisher-place":"Jakarta","title":"Perilaku konsumen : perspektif kontemporer pada motif, tujuan, dan keinginan konsumen / Dr. Nugroho J. Setiadi, S.E., M.M.","type":"book"},"suppress-author":1,"uris":["http://www.mendeley.com/documents/?uuid=64ffd264-8a9f-45b1-bd4b-237074fb02eb"]}],"mendeley":{"formattedCitation":"(2019)","plainTextFormattedCitation":"(2019)","previouslyFormattedCitation":"(2019)"},"properties":{"noteIndex":0},"schema":"https://github.com/citation-style-language/schema/raw/master/csl-citation.json"}</w:instrText>
      </w:r>
      <w:r w:rsidR="00EF11BE">
        <w:fldChar w:fldCharType="separate"/>
      </w:r>
      <w:r w:rsidR="00F43BEE" w:rsidRPr="00F43BEE">
        <w:rPr>
          <w:noProof/>
        </w:rPr>
        <w:t>(2019)</w:t>
      </w:r>
      <w:r w:rsidR="00EF11BE">
        <w:fldChar w:fldCharType="end"/>
      </w:r>
      <w:r w:rsidR="00EF11BE">
        <w:t xml:space="preserve"> inovasi adalah penciptaan produk baru dengan maksud untuk pemenuhan kebutuhan dan keinginan sehingga memunculkan minat pembelian terhadap suatu produk. </w:t>
      </w:r>
      <w:r w:rsidR="00EF11BE" w:rsidRPr="00EF11BE">
        <w:t xml:space="preserve">Menurut Paramita et al.  </w:t>
      </w:r>
      <w:r w:rsidR="00EF11BE" w:rsidRPr="00EF11BE">
        <w:fldChar w:fldCharType="begin" w:fldLock="1"/>
      </w:r>
      <w:r w:rsidR="00F43BEE">
        <w:instrText>ADDIN CSL_CITATION {"citationItems":[{"id":"ITEM-1","itemData":{"abstract":"The purpose of this study is to determine the effect of Innovation and Brand Image on Repurchase Intention with Customer Satisfaction as intervening variable, especially on Go- Jek’s customers in Manado Cit. Data are collected through questionnaire, interviews, and library research. The numbers of respondents in this study are 400 customers who are using Go-Jek’s services in Manado City. The results show that: 1) innovation has positive and significant effect on customer satisfaction; 2) brand image has positive and significant effect on customer satisfaction; 3) innovation and brand image simultaneously have positive and significant effect on customer satisfaction; 4) innovation has positive and significant effect on repurchase intention; 5) brand image has positive and significant effect on repurchase intention; 6) customer satisfaction has positive and significant effect on repurchase intention; 7) innovation, brand image, and customer satisfaction simultaneously have positive and significant effect on repurchase intention","author":[{"dropping-particle":"","family":"Paramitha","given":"Pasuhuk Anggie","non-dropping-particle":"","parse-names":false,"suffix":""},{"dropping-particle":"","family":"Saerang","given":"Ivonne S.","non-dropping-particle":"","parse-names":false,"suffix":""},{"dropping-particle":"","family":"Soegoto","given":"Agus Supandi","non-dropping-particle":"","parse-names":false,"suffix":""}],"container-title":"Jurnal Riset Bisnis dan Manajemen","id":"ITEM-1","issue":"4","issued":{"date-parts":[["2019"]]},"page":"467-482","title":"Pengaruh Inovasi dan Brand Image terhadap Repurchase Intention Dengan Kepuasan Pelanggan sebagai Variabel Intervening Pasuhuk","type":"article-journal","volume":"7"},"suppress-author":1,"uris":["http://www.mendeley.com/documents/?uuid=c2b910b1-3753-407f-8cef-ddbe98e4c282"]}],"mendeley":{"formattedCitation":"(2019)","plainTextFormattedCitation":"(2019)","previouslyFormattedCitation":"(2019)"},"properties":{"noteIndex":0},"schema":"https://github.com/citation-style-language/schema/raw/master/csl-citation.json"}</w:instrText>
      </w:r>
      <w:r w:rsidR="00EF11BE" w:rsidRPr="00EF11BE">
        <w:fldChar w:fldCharType="separate"/>
      </w:r>
      <w:r w:rsidR="00F43BEE" w:rsidRPr="00F43BEE">
        <w:rPr>
          <w:noProof/>
        </w:rPr>
        <w:t>(2019)</w:t>
      </w:r>
      <w:r w:rsidR="00EF11BE" w:rsidRPr="00EF11BE">
        <w:fldChar w:fldCharType="end"/>
      </w:r>
      <w:r w:rsidR="00EF11BE" w:rsidRPr="00EF11BE">
        <w:t xml:space="preserve"> perusahaan yang melakukan inovasi terhadap produknya akan memiliki posisi strategis di mata pelanggan, produk yang unik dan menarik akan membuat rasa membeli semakin besar dan kepuasan yang di dapatkan pelanggan semakin tinggi. Semakin banyak inovasi maka semakin puas juga konsumen dalam membeli suatu produk, yang mengandung arti bahwa inovasi akan memberikan dampak yang positif dalam menetukan sikap kosumen dalam melakukan pembelian ulang </w:t>
      </w:r>
      <w:r w:rsidR="00EF11BE" w:rsidRPr="00EF11BE">
        <w:fldChar w:fldCharType="begin" w:fldLock="1"/>
      </w:r>
      <w:r w:rsidR="006E3E53">
        <w:instrText>ADDIN CSL_CITATION {"citationItems":[{"id":"ITEM-1","itemData":{"DOI":"10.24843/ejmunud.2019.v08.i08.p10","abstract":"Tujuan penelitian ini adalah untuk mengetahui pengaruh inovasi produk terhadap niat pembelian ulang dimediasi oleh kepuasan konsumen (Studi pada Bakery Patisserie &amp; Café Sanur). Penelitian ini dilakukan di Kota Denpasar dengan teknik analisis data Path Analisis. Ukuran sampel yang didapat dengan menggunakan metode purposive sampling sebanyak 110 responden. Berdasarkan hasil analisis dapat dikemukakan bahwa inovasi produk berpengaruh positif dan signifikan terhadap kepuasan konsumen pada Bakery Patisserie &amp; Café Sanur. Inovasi produk berpengaruh positif dan signifikan terhadap niat beli ulang konsumen pada Bakery Patisserie &amp; Café Sanur. Kepuasan konsumen berpengaruh positif dan signifikan terhadap niat beli ulang konsumen pada Bakery Patisserie &amp; Café Sanur. Kepuasan konsumen memediasi pengaruh positif inovasi produk terhadap niat beli ulang konsumen pada Bakery Patisserie &amp; Café Sanur. Saran yang dapat direkomendasikan sebagai produsen, Bakery Patisserie &amp; Café Sanur harus menjaga rasa yang enak dan meningkatkan hasil produksi sehingga konsumen senang dan terus ingin berbelanja. Harus tetap mempertahankan rasa puas dari konsumen baik dari segi layanan, tampilan makanan, serta rasa dari makanan itu sendiri yang menjadi hal utama yang dicari oleh setiap konsumen. Kata kunci: inovasi produk, kepuasan konsumen, niat beli ulang","author":[{"dropping-particle":"","family":"Putra P","given":"I. B Panca","non-dropping-particle":"","parse-names":false,"suffix":""},{"dropping-particle":"","family":"Kusumadewi","given":"Ni Made Wulandari","non-dropping-particle":"","parse-names":false,"suffix":""}],"container-title":"E-Jurnal Manajemen Universitas Udayana","id":"ITEM-1","issue":"8","issued":{"date-parts":[["2019"]]},"page":"4983","title":"Pengaruh Inovasi Produk Terhadap Niat Pembelian Ulang Dimediasi Oleh Kepuasan Konsumen","type":"article-journal","volume":"8"},"uris":["http://www.mendeley.com/documents/?uuid=507e8993-02c6-4177-8754-e02020f21872"]}],"mendeley":{"formattedCitation":"(Putra P &amp; Kusumadewi, 2019)","plainTextFormattedCitation":"(Putra P &amp; Kusumadewi, 2019)","previouslyFormattedCitation":"(Putra P &amp; Kusumadewi, 2019)"},"properties":{"noteIndex":0},"schema":"https://github.com/citation-style-language/schema/raw/master/csl-citation.json"}</w:instrText>
      </w:r>
      <w:r w:rsidR="00EF11BE" w:rsidRPr="00EF11BE">
        <w:fldChar w:fldCharType="separate"/>
      </w:r>
      <w:r w:rsidR="006E3E53" w:rsidRPr="006E3E53">
        <w:rPr>
          <w:noProof/>
        </w:rPr>
        <w:t>(Putra P &amp; Kusumadewi, 2019)</w:t>
      </w:r>
      <w:r w:rsidR="00EF11BE" w:rsidRPr="00EF11BE">
        <w:fldChar w:fldCharType="end"/>
      </w:r>
      <w:r w:rsidR="00EF11BE">
        <w:t xml:space="preserve">. </w:t>
      </w:r>
      <w:r w:rsidR="001A49A4">
        <w:t xml:space="preserve">Menurut </w:t>
      </w:r>
      <w:r w:rsidR="001A49A4">
        <w:rPr>
          <w:noProof/>
        </w:rPr>
        <w:t>Asmoro &amp;</w:t>
      </w:r>
      <w:r w:rsidR="001A49A4" w:rsidRPr="001A49A4">
        <w:rPr>
          <w:noProof/>
        </w:rPr>
        <w:t xml:space="preserve"> Indrarini</w:t>
      </w:r>
      <w:r w:rsidR="001A49A4" w:rsidRPr="001A49A4">
        <w:t xml:space="preserve"> </w:t>
      </w:r>
      <w:r w:rsidR="001A49A4" w:rsidRPr="001A49A4">
        <w:fldChar w:fldCharType="begin" w:fldLock="1"/>
      </w:r>
      <w:r w:rsidR="00F43BEE">
        <w:instrText>ADDIN CSL_CITATION {"citationItems":[{"id":"ITEM-1","itemData":{"DOI":"10.26740/jekobi.v4n1.p55-64","abstract":"The product is subjective knowledge from the producer that can be offered in an effort to achieve goals through fulfilling customer needs and desire in accordance with their capacity and purchase power. About the product then the more noticed aspect is product innovation. Product innovation is the key to winning business competition. This research has a purpose to find the relationship of food products innovation to people's buying interests in Gresik using a simple correlation analysis method to analyze data and use spss program version 24 to process data. This research uses 1 independent variable namely product innovation and 1 dependent variable that is buying interest. The data was obtained from a questionnaire that has been shared with 100 respondents, namely the gresik city community selected through purposive sampling techniques and measured on a likert scale. The results found that food product innovation has a significant strong relationship to people's buying interests in Gresik.","author":[{"dropping-particle":"","family":"Asmoro","given":"Akbar Ariza","non-dropping-particle":"","parse-names":false,"suffix":""},{"dropping-particle":"","family":"Indrarini","given":"Rachma","non-dropping-particle":"","parse-names":false,"suffix":""}],"container-title":"Jurnal Ekonomika dan Bisnis Islam","id":"ITEM-1","issue":"1","issued":{"date-parts":[["2021"]]},"page":"55-64","title":"Hubungan Inovasi Produk Makanan Terhadap Minat Beli Masyarakat di Gresik","type":"article-journal","volume":"4"},"suppress-author":1,"uris":["http://www.mendeley.com/documents/?uuid=4739b7f2-5323-4c2d-8395-507b4d5ed0bb"]}],"mendeley":{"formattedCitation":"(2021)","plainTextFormattedCitation":"(2021)","previouslyFormattedCitation":"(2021)"},"properties":{"noteIndex":0},"schema":"https://github.com/citation-style-language/schema/raw/master/csl-citation.json"}</w:instrText>
      </w:r>
      <w:r w:rsidR="001A49A4" w:rsidRPr="001A49A4">
        <w:fldChar w:fldCharType="separate"/>
      </w:r>
      <w:r w:rsidR="00F43BEE" w:rsidRPr="00F43BEE">
        <w:rPr>
          <w:noProof/>
        </w:rPr>
        <w:t>(2021)</w:t>
      </w:r>
      <w:r w:rsidR="001A49A4" w:rsidRPr="001A49A4">
        <w:fldChar w:fldCharType="end"/>
      </w:r>
      <w:r w:rsidR="001A49A4">
        <w:t xml:space="preserve"> indikator inovasi terdiri dari:produk yang benar-benar baru, produk baru tetapi sudah tersedia di pasar, dan pengembangan lini produk</w:t>
      </w:r>
    </w:p>
    <w:p w:rsidR="00EF11BE" w:rsidRPr="00F91CAF" w:rsidRDefault="00EF11BE" w:rsidP="00EF11BE">
      <w:pPr>
        <w:jc w:val="both"/>
      </w:pPr>
    </w:p>
    <w:p w:rsidR="00EF11BE" w:rsidRPr="00EF11BE" w:rsidRDefault="00EF11BE" w:rsidP="00EF11BE">
      <w:pPr>
        <w:pStyle w:val="Heading1"/>
        <w:rPr>
          <w:b w:val="0"/>
          <w:i w:val="0"/>
          <w:sz w:val="24"/>
          <w:szCs w:val="24"/>
        </w:rPr>
      </w:pPr>
      <w:r w:rsidRPr="00EF11BE">
        <w:rPr>
          <w:i w:val="0"/>
          <w:sz w:val="24"/>
          <w:szCs w:val="24"/>
        </w:rPr>
        <w:t>2.4 Kualitas Produk</w:t>
      </w:r>
    </w:p>
    <w:p w:rsidR="00543972" w:rsidRDefault="00F43BEE" w:rsidP="006459CF">
      <w:pPr>
        <w:spacing w:after="240"/>
        <w:ind w:firstLine="360"/>
        <w:jc w:val="both"/>
        <w:rPr>
          <w:i/>
          <w:szCs w:val="24"/>
        </w:rPr>
      </w:pPr>
      <w:r w:rsidRPr="00F43BEE">
        <w:rPr>
          <w:szCs w:val="24"/>
        </w:rPr>
        <w:t xml:space="preserve">Menurut Kotler &amp; Keller </w:t>
      </w:r>
      <w:r w:rsidRPr="00F43BEE">
        <w:rPr>
          <w:szCs w:val="24"/>
        </w:rPr>
        <w:fldChar w:fldCharType="begin" w:fldLock="1"/>
      </w:r>
      <w:r w:rsidRPr="00F43BEE">
        <w:rPr>
          <w:szCs w:val="24"/>
        </w:rPr>
        <w:instrText>ADDIN CSL_CITATION {"citationItems":[{"id":"ITEM-1","itemData":{"ISBN":"9786230117046","author":[{"dropping-particle":"","family":"Kotler","given":"Philip","non-dropping-particle":"","parse-names":false,"suffix":""},{"dropping-particle":"","family":"Keller","given":"Kevin Lane","non-dropping-particle":"","parse-names":false,"suffix":""}],"edition":"6th ed.","id":"ITEM-1","issued":{"date-parts":[["2021"]]},"number-of-pages":"476","publisher":"Andi Offset","publisher-place":"Yogyakarta","title":"Intisari Manajemen Pemasaran","type":"book"},"suppress-author":1,"uris":["http://www.mendeley.com/documents/?uuid=e7d4a947-adad-4f42-8839-2fd8ed98e182"]}],"mendeley":{"formattedCitation":"(2021)","plainTextFormattedCitation":"(2021)","previouslyFormattedCitation":"(2021)"},"properties":{"noteIndex":0},"schema":"https://github.com/citation-style-language/schema/raw/master/csl-citation.json"}</w:instrText>
      </w:r>
      <w:r w:rsidRPr="00F43BEE">
        <w:rPr>
          <w:szCs w:val="24"/>
        </w:rPr>
        <w:fldChar w:fldCharType="separate"/>
      </w:r>
      <w:r w:rsidRPr="00F43BEE">
        <w:rPr>
          <w:noProof/>
          <w:szCs w:val="24"/>
        </w:rPr>
        <w:t>(2021)</w:t>
      </w:r>
      <w:r w:rsidRPr="00F43BEE">
        <w:rPr>
          <w:szCs w:val="24"/>
        </w:rPr>
        <w:fldChar w:fldCharType="end"/>
      </w:r>
      <w:r w:rsidRPr="00F43BEE">
        <w:rPr>
          <w:szCs w:val="24"/>
        </w:rPr>
        <w:t xml:space="preserve"> kualitas produk adalah karakteristik dan kemampuan suatu produk dalam memenuhi kebutuhan, dan memiliki kemampuan untuk memberikan rasa puas selama penggunaannya. Menurut</w:t>
      </w:r>
      <w:r>
        <w:rPr>
          <w:szCs w:val="24"/>
        </w:rPr>
        <w:t xml:space="preserve"> </w:t>
      </w:r>
      <w:r w:rsidRPr="00F43BEE">
        <w:rPr>
          <w:noProof/>
        </w:rPr>
        <w:t>Wang et al.</w:t>
      </w:r>
      <w:r w:rsidRPr="00F43BEE">
        <w:rPr>
          <w:b/>
        </w:rPr>
        <w:t xml:space="preserve"> </w:t>
      </w:r>
      <w:r w:rsidRPr="002C206C">
        <w:rPr>
          <w:b/>
        </w:rPr>
        <w:fldChar w:fldCharType="begin" w:fldLock="1"/>
      </w:r>
      <w:r w:rsidR="00886BB2">
        <w:rPr>
          <w:b/>
        </w:rPr>
        <w:instrText>ADDIN CSL_CITATION {"citationItems":[{"id":"ITEM-1","itemData":{"DOI":"10.1007/s00170-017-0882-0","ISSN":"14333015","abstract":"The fast and robust automated quality visual inspection has received increasing attention in the product quality control for production efficiency. To effectively detect defects in products, many methods focus on the hand-crafted optical features. However, these methods tend to only work well under specified conditions and have many requirements for the input. So the work in this paper targets on building a deep model to solve this problem. The elaborately designed deep convolutional neural networks (CNN) proposed by us can automatically extract powerful features with less prior knowledge about the images for defect detection, while at the same time is robust to noise. We experimentally evaluate this CNN model on a benchmark dataset and achieve a fast detection result with a high accuracy, surpassing the state-of-the-art methods.","author":[{"dropping-particle":"","family":"Wang","given":"Tian","non-dropping-particle":"","parse-names":false,"suffix":""},{"dropping-particle":"","family":"Chen","given":"Yang","non-dropping-particle":"","parse-names":false,"suffix":""},{"dropping-particle":"","family":"Qiao","given":"Meina","non-dropping-particle":"","parse-names":false,"suffix":""},{"dropping-particle":"","family":"Snoussi","given":"Hichem","non-dropping-particle":"","parse-names":false,"suffix":""}],"container-title":"International Journal of Advanced Manufacturing Technology","id":"ITEM-1","issue":"9-12","issued":{"date-parts":[["2018"]]},"page":"3465-3471","publisher":"The International Journal of Advanced Manufacturing Technology","title":"A fast and robust convolutional neural network-based defect detection model in product quality control","type":"article-journal","volume":"94"},"suppress-author":1,"uris":["http://www.mendeley.com/documents/?uuid=89ad5707-8a62-4e39-b26f-dd636677c156"]}],"mendeley":{"formattedCitation":"(2018)","plainTextFormattedCitation":"(2018)","previouslyFormattedCitation":"(2018)"},"properties":{"noteIndex":0},"schema":"https://github.com/citation-style-language/schema/raw/master/csl-citation.json"}</w:instrText>
      </w:r>
      <w:r w:rsidRPr="002C206C">
        <w:rPr>
          <w:b/>
        </w:rPr>
        <w:fldChar w:fldCharType="separate"/>
      </w:r>
      <w:r w:rsidR="006E3E53" w:rsidRPr="006E3E53">
        <w:rPr>
          <w:noProof/>
        </w:rPr>
        <w:t>(2018)</w:t>
      </w:r>
      <w:r w:rsidRPr="002C206C">
        <w:rPr>
          <w:b/>
        </w:rPr>
        <w:fldChar w:fldCharType="end"/>
      </w:r>
      <w:r w:rsidRPr="00F43BEE">
        <w:rPr>
          <w:szCs w:val="24"/>
        </w:rPr>
        <w:t xml:space="preserve"> </w:t>
      </w:r>
      <w:r>
        <w:t>Produk dengan kualitas rendah tidak membawa apapun, kualitas produk akan mempengaruhi efisiensi produksi, karena produk yang kualitas yang buruk akan menghambat penjualan dan hanya membuang-buang bahan baku serta mengeluarkan biaya</w:t>
      </w:r>
      <w:r>
        <w:rPr>
          <w:szCs w:val="24"/>
        </w:rPr>
        <w:t xml:space="preserve">. </w:t>
      </w:r>
      <w:r w:rsidRPr="00F43BEE">
        <w:rPr>
          <w:szCs w:val="24"/>
        </w:rPr>
        <w:t>Ketika kualitas produk tidak memenuhi harapannya pelanggan akan merasa kecewa, sehingga meningkatkan kemungkinan pelanggan tidak akan membeli produk tersebut kembali</w:t>
      </w:r>
      <w:r>
        <w:t xml:space="preserve"> </w:t>
      </w:r>
      <w:r w:rsidRPr="00F43BEE">
        <w:rPr>
          <w:b/>
          <w:szCs w:val="24"/>
        </w:rPr>
        <w:fldChar w:fldCharType="begin" w:fldLock="1"/>
      </w:r>
      <w:r w:rsidR="00BD0E1C">
        <w:rPr>
          <w:b/>
          <w:szCs w:val="24"/>
        </w:rPr>
        <w:instrText>ADDIN CSL_CITATION {"citationItems":[{"id":"ITEM-1","itemData":{"DOI":"10.1108/APJML-04-2020-0210","ISSN":"17584248","abstract":"Purpose: This article sought to explore the effect of brand origin on consumer preference and examine the moderating effects of decision focus (buying for self vs buying for others) and product quality. Design/methodology/approach: The authors conducted two studies to test our hypotheses. In Study 1, the authors explored consumers' general preferences for domestic and foreign brands. Based on the evidence, Study 2 further explored the moderating roles of decision focus and product quality. Findings: In general, consumers in developing countries prefer foreign brands. The effect can be moderated by the decision focus that this preference will be more obvious when consumers buy for others than when they buy for themselves. Product quality can also moderate the role of decision focus; in other words, consumers' preference for foreign brand when buying for others will be stronger when the product quality is low than when the product quality is high. Practical implications: Foreign brands have a natural appeal to local consumers in developing countries. Moreover, foreign brands can also invoke consumers' awareness of buying for others (such as giving gifts) to boost sales. Domestic brands are at a disadvantage comparing to foreign brands, but they can increase their attractiveness by invoking consumers' awareness of rewarding themselves. In addition, domestic brands need to improve product quality to fundamentally improve their competitiveness. Originality/value: The research contributed to literature by combining decision focus and product quality in studying consumer preference for domestic and foreign brands from the perspective of construal level theory, which provides valuable insights in the field of international marketing and consumer behavior.","author":[{"dropping-particle":"","family":"Yu","given":"Sherry Xueer","non-dropping-particle":"","parse-names":false,"suffix":""},{"dropping-particle":"","family":"Zhou","given":"Guang","non-dropping-particle":"","parse-names":false,"suffix":""},{"dropping-particle":"","family":"Huang","given":"Jing","non-dropping-particle":"","parse-names":false,"suffix":""}],"container-title":"Asia Pacific Journal of Marketing and Logistics","id":"ITEM-1","issue":"4","issued":{"date-parts":[["2022"]]},"page":"843-861","title":"Buy domestic or foreign brands? The moderating roles of decision focus and product quality","type":"article-journal","volume":"34"},"suppress-author":1,"uris":["http://www.mendeley.com/documents/?uuid=904dcd34-ceff-4f93-baca-5f42ee19f00d"]}],"mendeley":{"formattedCitation":"(2022)","plainTextFormattedCitation":"(2022)","previouslyFormattedCitation":"(2022)"},"properties":{"noteIndex":0},"schema":"https://github.com/citation-style-language/schema/raw/master/csl-citation.json"}</w:instrText>
      </w:r>
      <w:r w:rsidRPr="00F43BEE">
        <w:rPr>
          <w:b/>
          <w:szCs w:val="24"/>
        </w:rPr>
        <w:fldChar w:fldCharType="separate"/>
      </w:r>
      <w:r w:rsidRPr="00F43BEE">
        <w:rPr>
          <w:noProof/>
          <w:szCs w:val="24"/>
        </w:rPr>
        <w:t>(2022)</w:t>
      </w:r>
      <w:r w:rsidRPr="00F43BEE">
        <w:rPr>
          <w:b/>
          <w:szCs w:val="24"/>
        </w:rPr>
        <w:fldChar w:fldCharType="end"/>
      </w:r>
      <w:r>
        <w:rPr>
          <w:b/>
          <w:szCs w:val="24"/>
        </w:rPr>
        <w:t xml:space="preserve">. </w:t>
      </w:r>
      <w:r>
        <w:t xml:space="preserve">Penting bagi perusahaan untuk tetap menjaga keamanan dan kualitas produk, hal tersebut untuk meningkatkan kepercayaan pelanggan dan memastikan ketertarikan produk tinggi </w:t>
      </w:r>
      <w:r w:rsidRPr="002C206C">
        <w:rPr>
          <w:b/>
        </w:rPr>
        <w:fldChar w:fldCharType="begin" w:fldLock="1"/>
      </w:r>
      <w:r w:rsidR="006E3E53">
        <w:rPr>
          <w:b/>
        </w:rPr>
        <w:instrText>ADDIN CSL_CITATION {"citationItems":[{"id":"ITEM-1","itemData":{"DOI":"10.1109/ACCESS.2019.2935873","ISSN":"21693536","abstract":"With the improvement of living standard, people begin to pay more attention to food safety and product quality. Therefore, for consumers, it is necessary to establish a reliable system that can trace the source of products. However, most existing traceability systems tend to lack transparency, data is primarily stored within the enterprise, and the cost of tampering with data is very low. Besides, the supply chain nodes are easy to evade responsibility when product safety or quality issues arise under the traditional centralized management model, and it is difficult to trace the root of issues. The development of blockchain technology provides us with new ideas for realizing the traceability of products in supply chain scenarios. Due to its characteristics of decentralization, transparency, and immutability, blockchain can be effectively used to alleviate the above problems. In this paper, we propose a product traceability system based on blockchain technology, in which all product transferring histories are perpetually recorded in a distributed ledger by using smart contracts and a chain is formed that can trace back to the source of the products. In particular, we design an event response mechanism to verify the identities of both parties of the transaction, so that the validity of the transaction can be guaranteed. And all events are permanently stored in the form of logs as a basis for handling disputes and tracking responsible entities. Furthermore, a system prototype is constructed based on the testing framework of Truffle. The contract code is deployed on a test network TestRpc that runs in local memory, and a decentralized web page interface is implemented based on the prototype. Finally, the system security analysis and experimental results show that our solution is feasible.","author":[{"dropping-particle":"","family":"Wang","given":"Shangping","non-dropping-particle":"","parse-names":false,"suffix":""},{"dropping-particle":"","family":"Li","given":"Dongyi","non-dropping-particle":"","parse-names":false,"suffix":""},{"dropping-particle":"","family":"Zhang","given":"Yaling","non-dropping-particle":"","parse-names":false,"suffix":""},{"dropping-particle":"","family":"Chen","given":"Juanjuan","non-dropping-particle":"","parse-names":false,"suffix":""}],"container-title":"IEEE Access","id":"ITEM-1","issued":{"date-parts":[["2019"]]},"page":"115122-115133","publisher":"IEEE","title":"Smart contract-based product traceability system in the supply chain scenario","type":"article-journal","volume":"7"},"uris":["http://www.mendeley.com/documents/?uuid=f901f6ec-2e21-44cf-b883-d3015511a08f"]}],"mendeley":{"formattedCitation":"(S. Wang et al., 2019)","plainTextFormattedCitation":"(S. Wang et al., 2019)","previouslyFormattedCitation":"(S. Wang et al., 2019)"},"properties":{"noteIndex":0},"schema":"https://github.com/citation-style-language/schema/raw/master/csl-citation.json"}</w:instrText>
      </w:r>
      <w:r w:rsidRPr="002C206C">
        <w:rPr>
          <w:b/>
        </w:rPr>
        <w:fldChar w:fldCharType="separate"/>
      </w:r>
      <w:r w:rsidR="006E3E53" w:rsidRPr="006E3E53">
        <w:rPr>
          <w:noProof/>
        </w:rPr>
        <w:t>(S. Wang et al., 2019)</w:t>
      </w:r>
      <w:r w:rsidRPr="002C206C">
        <w:rPr>
          <w:b/>
        </w:rPr>
        <w:fldChar w:fldCharType="end"/>
      </w:r>
      <w:r w:rsidR="006E3E53">
        <w:rPr>
          <w:b/>
        </w:rPr>
        <w:t xml:space="preserve">. </w:t>
      </w:r>
      <w:r w:rsidR="006E3E53">
        <w:t xml:space="preserve">Menurut </w:t>
      </w:r>
      <w:r w:rsidR="00543972" w:rsidRPr="00F43BEE">
        <w:rPr>
          <w:szCs w:val="24"/>
        </w:rPr>
        <w:t xml:space="preserve">Kotler &amp; Keller </w:t>
      </w:r>
      <w:r w:rsidR="00543972" w:rsidRPr="00F43BEE">
        <w:rPr>
          <w:szCs w:val="24"/>
        </w:rPr>
        <w:fldChar w:fldCharType="begin" w:fldLock="1"/>
      </w:r>
      <w:r w:rsidR="00543972" w:rsidRPr="00F43BEE">
        <w:rPr>
          <w:szCs w:val="24"/>
        </w:rPr>
        <w:instrText>ADDIN CSL_CITATION {"citationItems":[{"id":"ITEM-1","itemData":{"ISBN":"9786230117046","author":[{"dropping-particle":"","family":"Kotler","given":"Philip","non-dropping-particle":"","parse-names":false,"suffix":""},{"dropping-particle":"","family":"Keller","given":"Kevin Lane","non-dropping-particle":"","parse-names":false,"suffix":""}],"edition":"6th ed.","id":"ITEM-1","issued":{"date-parts":[["2021"]]},"number-of-pages":"476","publisher":"Andi Offset","publisher-place":"Yogyakarta","title":"Intisari Manajemen Pemasaran","type":"book"},"suppress-author":1,"uris":["http://www.mendeley.com/documents/?uuid=e7d4a947-adad-4f42-8839-2fd8ed98e182"]}],"mendeley":{"formattedCitation":"(2021)","plainTextFormattedCitation":"(2021)","previouslyFormattedCitation":"(2021)"},"properties":{"noteIndex":0},"schema":"https://github.com/citation-style-language/schema/raw/master/csl-citation.json"}</w:instrText>
      </w:r>
      <w:r w:rsidR="00543972" w:rsidRPr="00F43BEE">
        <w:rPr>
          <w:szCs w:val="24"/>
        </w:rPr>
        <w:fldChar w:fldCharType="separate"/>
      </w:r>
      <w:r w:rsidR="00543972" w:rsidRPr="00F43BEE">
        <w:rPr>
          <w:noProof/>
          <w:szCs w:val="24"/>
        </w:rPr>
        <w:t>(2021)</w:t>
      </w:r>
      <w:r w:rsidR="00543972" w:rsidRPr="00F43BEE">
        <w:rPr>
          <w:szCs w:val="24"/>
        </w:rPr>
        <w:fldChar w:fldCharType="end"/>
      </w:r>
      <w:r w:rsidR="00543972">
        <w:rPr>
          <w:szCs w:val="24"/>
        </w:rPr>
        <w:t xml:space="preserve"> : kualitas produk memiliki dimensi : </w:t>
      </w:r>
      <w:r w:rsidR="00543972">
        <w:rPr>
          <w:i/>
          <w:szCs w:val="24"/>
        </w:rPr>
        <w:t xml:space="preserve">form, features, performance, conformance, durabilillity, reliability, style, </w:t>
      </w:r>
      <w:r w:rsidR="00543972">
        <w:rPr>
          <w:szCs w:val="24"/>
        </w:rPr>
        <w:t xml:space="preserve">dan </w:t>
      </w:r>
      <w:r w:rsidR="00543972">
        <w:rPr>
          <w:i/>
          <w:szCs w:val="24"/>
        </w:rPr>
        <w:t xml:space="preserve">costumization. </w:t>
      </w:r>
    </w:p>
    <w:p w:rsidR="00722F54" w:rsidRDefault="00543972" w:rsidP="00722F54">
      <w:pPr>
        <w:pStyle w:val="Heading1"/>
        <w:rPr>
          <w:i w:val="0"/>
          <w:sz w:val="24"/>
          <w:szCs w:val="24"/>
        </w:rPr>
      </w:pPr>
      <w:r w:rsidRPr="00EF11BE">
        <w:rPr>
          <w:i w:val="0"/>
          <w:sz w:val="24"/>
          <w:szCs w:val="24"/>
        </w:rPr>
        <w:t>2.</w:t>
      </w:r>
      <w:r>
        <w:rPr>
          <w:i w:val="0"/>
          <w:sz w:val="24"/>
          <w:szCs w:val="24"/>
        </w:rPr>
        <w:t>5 Persepsi Harga</w:t>
      </w:r>
    </w:p>
    <w:p w:rsidR="00F7046E" w:rsidRPr="003B24F5" w:rsidRDefault="00722F54" w:rsidP="003B24F5">
      <w:pPr>
        <w:pStyle w:val="Heading1"/>
        <w:jc w:val="both"/>
        <w:rPr>
          <w:b w:val="0"/>
          <w:i w:val="0"/>
          <w:sz w:val="24"/>
          <w:szCs w:val="24"/>
        </w:rPr>
      </w:pPr>
      <w:r>
        <w:rPr>
          <w:i w:val="0"/>
          <w:sz w:val="24"/>
          <w:szCs w:val="24"/>
        </w:rPr>
        <w:tab/>
      </w:r>
      <w:r w:rsidR="00543972" w:rsidRPr="00722F54">
        <w:rPr>
          <w:b w:val="0"/>
          <w:i w:val="0"/>
          <w:sz w:val="24"/>
          <w:szCs w:val="24"/>
        </w:rPr>
        <w:t xml:space="preserve">Menurut </w:t>
      </w:r>
      <w:r w:rsidR="00543972" w:rsidRPr="00722F54">
        <w:rPr>
          <w:b w:val="0"/>
          <w:i w:val="0"/>
          <w:noProof/>
          <w:sz w:val="24"/>
          <w:szCs w:val="24"/>
        </w:rPr>
        <w:t>Wiranto &amp; Adialita</w:t>
      </w:r>
      <w:r w:rsidR="00543972" w:rsidRPr="00722F54">
        <w:rPr>
          <w:b w:val="0"/>
          <w:i w:val="0"/>
          <w:sz w:val="24"/>
          <w:szCs w:val="24"/>
        </w:rPr>
        <w:t xml:space="preserve"> </w:t>
      </w:r>
      <w:r w:rsidR="00543972" w:rsidRPr="00722F54">
        <w:rPr>
          <w:b w:val="0"/>
          <w:i w:val="0"/>
          <w:sz w:val="24"/>
          <w:szCs w:val="24"/>
        </w:rPr>
        <w:fldChar w:fldCharType="begin" w:fldLock="1"/>
      </w:r>
      <w:r w:rsidR="00543972" w:rsidRPr="00722F54">
        <w:rPr>
          <w:b w:val="0"/>
          <w:i w:val="0"/>
          <w:sz w:val="24"/>
          <w:szCs w:val="24"/>
        </w:rPr>
        <w:instrText>ADDIN CSL_CITATION {"citationItems":[{"id":"ITEM-1","itemData":{"DOI":"10.26593/jab.v16i2.4261.174-184","ISSN":"0216-1249","abstract":"Penelitian ini menguji pengaruh green product knowledge terhadap green purchase intention yang dimediasi oleh green trust dan peran perceived price sebagi moderasi antara green trust dengan green purchase intention pada AMDK merek Aqua dengan botol 100% recycled. Data yang digunakan dalam penelitian ini adalah data primer yang dikumpulkan dengan strategi survei melalui kuesioner elektronik dengan keterlibatan peneliti rendah, horizon waktu yang digunakan dalam penelitian ini merupakan crosssectional, jumlah responden dalam penelitian ini sebanyak 72 orang. Penelitian ini menggunakan uji hipotesis dengan software statistic program of social science (SPSS) versi 22. Hasil penelitian ini menunjukkan bahwa green product knowledge berpengaruh positif terhadap green trust. sedangkan green product knowledge tidak berpengaruh terhadap green purhcase intention melainkan harus dimediasi oleh green trust . Lalu green trust berpengaruh positif terhadap green pruchase intention dan dapat dimoderasi positif oleh perceived price.","author":[{"dropping-particle":"","family":"Wiranto","given":"Agung","non-dropping-particle":"","parse-names":false,"suffix":""},{"dropping-particle":"","family":"Adialita","given":"Tania","non-dropping-particle":"","parse-names":false,"suffix":""}],"container-title":"Jurnal Administrasi Bisnis","id":"ITEM-1","issue":"2","issued":{"date-parts":[["2020"]]},"page":"174-184","title":"Pengaruh Green Product Knowledge, Green Trust Dan Perceived Price Terhadap Green Purchase Intention Konsumen Amdk Merek Aqua Dengan Botol 100% Recycled","type":"article-journal","volume":"16"},"suppress-author":1,"uris":["http://www.mendeley.com/documents/?uuid=d68f6534-dc70-4eea-9621-8a0529a50c68"]}],"mendeley":{"formattedCitation":"(2020)","plainTextFormattedCitation":"(2020)","previouslyFormattedCitation":"(2020)"},"properties":{"noteIndex":0},"schema":"https://github.com/citation-style-language/schema/raw/master/csl-citation.json"}</w:instrText>
      </w:r>
      <w:r w:rsidR="00543972" w:rsidRPr="00722F54">
        <w:rPr>
          <w:b w:val="0"/>
          <w:i w:val="0"/>
          <w:sz w:val="24"/>
          <w:szCs w:val="24"/>
        </w:rPr>
        <w:fldChar w:fldCharType="separate"/>
      </w:r>
      <w:r w:rsidR="00543972" w:rsidRPr="00722F54">
        <w:rPr>
          <w:b w:val="0"/>
          <w:i w:val="0"/>
          <w:noProof/>
          <w:sz w:val="24"/>
          <w:szCs w:val="24"/>
        </w:rPr>
        <w:t>(2020)</w:t>
      </w:r>
      <w:r w:rsidR="00543972" w:rsidRPr="00722F54">
        <w:rPr>
          <w:b w:val="0"/>
          <w:i w:val="0"/>
          <w:sz w:val="24"/>
          <w:szCs w:val="24"/>
        </w:rPr>
        <w:fldChar w:fldCharType="end"/>
      </w:r>
      <w:r w:rsidR="00543972" w:rsidRPr="00722F54">
        <w:rPr>
          <w:b w:val="0"/>
          <w:i w:val="0"/>
          <w:sz w:val="24"/>
          <w:szCs w:val="24"/>
        </w:rPr>
        <w:t xml:space="preserve"> Persepsi harga adalah evaluasi subjektif konsumen dalam melihat suatu harga, apakah </w:t>
      </w:r>
      <w:r w:rsidR="00543972" w:rsidRPr="00722F54">
        <w:rPr>
          <w:b w:val="0"/>
          <w:i w:val="0"/>
          <w:sz w:val="24"/>
          <w:szCs w:val="24"/>
        </w:rPr>
        <w:tab/>
        <w:t xml:space="preserve">harga tersebut dipandang rendah, tinggi, atau adil, dengan cara membandingkan kewajaran produk dan pelayanannya dengan pesaing. Persepsi harga memainkan peranan penting dalam mempengaruhi keputusan pembelian dan menarik perhatian pelanggan terhadap produknya </w:t>
      </w:r>
      <w:r w:rsidR="00543972" w:rsidRPr="00722F54">
        <w:rPr>
          <w:b w:val="0"/>
          <w:i w:val="0"/>
          <w:sz w:val="24"/>
          <w:szCs w:val="24"/>
        </w:rPr>
        <w:fldChar w:fldCharType="begin" w:fldLock="1"/>
      </w:r>
      <w:r w:rsidR="00886BB2">
        <w:rPr>
          <w:b w:val="0"/>
          <w:i w:val="0"/>
          <w:sz w:val="24"/>
          <w:szCs w:val="24"/>
        </w:rPr>
        <w:instrText>ADDIN CSL_CITATION {"citationItems":[{"id":"ITEM-1","itemData":{"abstract":"This study aims to analyze the effect of product diversity, risk perception, and price perception on meat repurchase intention at Superindo. This study uses a quantitative method with a questionnaire as a research instrument. The research sample amounted to 100 respondents who are meat consumers at Superindo who live in Surabaya. Data were analyzed using multiple linear regression analysis. The results showed that product diversity, risk perception, and price perception have a positive effect on meat repurchase intentions at Superindo. Product diversity has a positive effect on meat repurchase intentions because it provides consumers with a wider variety of product choices. Risk perception has a positive effect on meat repurchase intentions because consumers who feel safe will repurchase the product. Price perceptions have a positive effect on meat repurchase intentions because consumers who feel the product price is reasonable will be more likely to repurchase the product.","author":[{"dropping-particle":"","family":"Fitri","given":"Rohmadhotin","non-dropping-particle":"","parse-names":false,"suffix":""},{"dropping-particle":"","family":"Mardikaningsih","given":"Rahayu","non-dropping-particle":"","parse-names":false,"suffix":""}],"container-title":"International Journal of Service Science, Management, Engineering, and Technology","id":"ITEM-1","issue":"1","issued":{"date-parts":[["2023"]]},"page":"11-19","title":"Factors Affecting Repurchase Intentions of Meat at Superindo : Product Variety , Perceived RISK , and Price Perception","type":"article-journal","volume":"4"},"uris":["http://www.mendeley.com/documents/?uuid=b7ff1567-1338-4d55-afbf-1c8ebe6765a4"]}],"mendeley":{"formattedCitation":"(Fitri &amp; Mardikaningsih, 2023)","plainTextFormattedCitation":"(Fitri &amp; Mardikaningsih, 2023)","previouslyFormattedCitation":"(Fitri &amp; Mardikaningsih, 2023)"},"properties":{"noteIndex":0},"schema":"https://github.com/citation-style-language/schema/raw/master/csl-citation.json"}</w:instrText>
      </w:r>
      <w:r w:rsidR="00543972" w:rsidRPr="00722F54">
        <w:rPr>
          <w:b w:val="0"/>
          <w:i w:val="0"/>
          <w:sz w:val="24"/>
          <w:szCs w:val="24"/>
        </w:rPr>
        <w:fldChar w:fldCharType="separate"/>
      </w:r>
      <w:r w:rsidR="00886BB2" w:rsidRPr="00886BB2">
        <w:rPr>
          <w:b w:val="0"/>
          <w:i w:val="0"/>
          <w:noProof/>
          <w:sz w:val="24"/>
          <w:szCs w:val="24"/>
        </w:rPr>
        <w:t>(Fitri &amp; Mardikaningsih, 2023)</w:t>
      </w:r>
      <w:r w:rsidR="00543972" w:rsidRPr="00722F54">
        <w:rPr>
          <w:b w:val="0"/>
          <w:i w:val="0"/>
          <w:sz w:val="24"/>
          <w:szCs w:val="24"/>
        </w:rPr>
        <w:fldChar w:fldCharType="end"/>
      </w:r>
      <w:r w:rsidR="00543972" w:rsidRPr="00722F54">
        <w:rPr>
          <w:b w:val="0"/>
          <w:i w:val="0"/>
          <w:sz w:val="24"/>
          <w:szCs w:val="24"/>
        </w:rPr>
        <w:t xml:space="preserve">. Menurut </w:t>
      </w:r>
      <w:r w:rsidR="00543972" w:rsidRPr="00722F54">
        <w:rPr>
          <w:b w:val="0"/>
          <w:i w:val="0"/>
          <w:noProof/>
          <w:sz w:val="24"/>
          <w:szCs w:val="24"/>
        </w:rPr>
        <w:t>Kotler &amp; Keller</w:t>
      </w:r>
      <w:r w:rsidR="00543972" w:rsidRPr="00722F54">
        <w:rPr>
          <w:b w:val="0"/>
          <w:i w:val="0"/>
          <w:sz w:val="24"/>
          <w:szCs w:val="24"/>
        </w:rPr>
        <w:t xml:space="preserve"> </w:t>
      </w:r>
      <w:r w:rsidR="00543972" w:rsidRPr="00722F54">
        <w:rPr>
          <w:b w:val="0"/>
          <w:i w:val="0"/>
          <w:sz w:val="24"/>
          <w:szCs w:val="24"/>
        </w:rPr>
        <w:fldChar w:fldCharType="begin" w:fldLock="1"/>
      </w:r>
      <w:r w:rsidR="00543972" w:rsidRPr="00722F54">
        <w:rPr>
          <w:b w:val="0"/>
          <w:i w:val="0"/>
          <w:sz w:val="24"/>
          <w:szCs w:val="24"/>
        </w:rPr>
        <w:instrText>ADDIN CSL_CITATION {"citationItems":[{"id":"ITEM-1","itemData":{"ISBN":"9786230117046","author":[{"dropping-particle":"","family":"Kotler","given":"Philip","non-dropping-particle":"","parse-names":false,"suffix":""},{"dropping-particle":"","family":"Keller","given":"Kevin Lane","non-dropping-particle":"","parse-names":false,"suffix":""}],"edition":"6th ed.","id":"ITEM-1","issued":{"date-parts":[["2021"]]},"number-of-pages":"476","publisher":"Andi Offset","publisher-place":"Yogyakarta","title":"Intisari Manajemen Pemasaran","type":"book"},"suppress-author":1,"uris":["http://www.mendeley.com/documents/?uuid=e7d4a947-adad-4f42-8839-2fd8ed98e182"]}],"mendeley":{"formattedCitation":"(2021)","plainTextFormattedCitation":"(2021)","previouslyFormattedCitation":"(2021)"},"properties":{"noteIndex":0},"schema":"https://github.com/citation-style-language/schema/raw/master/csl-citation.json"}</w:instrText>
      </w:r>
      <w:r w:rsidR="00543972" w:rsidRPr="00722F54">
        <w:rPr>
          <w:b w:val="0"/>
          <w:i w:val="0"/>
          <w:sz w:val="24"/>
          <w:szCs w:val="24"/>
        </w:rPr>
        <w:fldChar w:fldCharType="separate"/>
      </w:r>
      <w:r w:rsidR="00543972" w:rsidRPr="00722F54">
        <w:rPr>
          <w:b w:val="0"/>
          <w:i w:val="0"/>
          <w:noProof/>
          <w:sz w:val="24"/>
          <w:szCs w:val="24"/>
        </w:rPr>
        <w:t>(2021)</w:t>
      </w:r>
      <w:r w:rsidR="00543972" w:rsidRPr="00722F54">
        <w:rPr>
          <w:b w:val="0"/>
          <w:i w:val="0"/>
          <w:sz w:val="24"/>
          <w:szCs w:val="24"/>
        </w:rPr>
        <w:fldChar w:fldCharType="end"/>
      </w:r>
      <w:r w:rsidR="00543972" w:rsidRPr="00722F54">
        <w:rPr>
          <w:b w:val="0"/>
          <w:i w:val="0"/>
          <w:sz w:val="24"/>
          <w:szCs w:val="24"/>
        </w:rPr>
        <w:t xml:space="preserve"> </w:t>
      </w:r>
      <w:r w:rsidR="003B24F5">
        <w:rPr>
          <w:b w:val="0"/>
          <w:i w:val="0"/>
          <w:sz w:val="24"/>
          <w:szCs w:val="24"/>
        </w:rPr>
        <w:t>dalam memutuskan pembeliannya konsumen akan melihat harga yang ditentukan oleh pemasar apakah harga yang diberikan itu adil atau wajar dengan keadaan saat ini</w:t>
      </w:r>
      <w:r w:rsidR="00543972" w:rsidRPr="00722F54">
        <w:rPr>
          <w:b w:val="0"/>
          <w:i w:val="0"/>
          <w:sz w:val="24"/>
          <w:szCs w:val="24"/>
        </w:rPr>
        <w:t>.</w:t>
      </w:r>
      <w:r w:rsidRPr="00722F54">
        <w:rPr>
          <w:b w:val="0"/>
          <w:i w:val="0"/>
          <w:sz w:val="24"/>
          <w:szCs w:val="24"/>
        </w:rPr>
        <w:t xml:space="preserve"> Menurut </w:t>
      </w:r>
      <w:r w:rsidRPr="00722F54">
        <w:rPr>
          <w:b w:val="0"/>
          <w:i w:val="0"/>
          <w:noProof/>
          <w:sz w:val="24"/>
          <w:szCs w:val="24"/>
        </w:rPr>
        <w:t>Liu &amp; Lee</w:t>
      </w:r>
      <w:r w:rsidRPr="00722F54">
        <w:rPr>
          <w:b w:val="0"/>
          <w:i w:val="0"/>
          <w:sz w:val="24"/>
          <w:szCs w:val="24"/>
        </w:rPr>
        <w:t xml:space="preserve"> </w:t>
      </w:r>
      <w:r w:rsidRPr="00722F54">
        <w:rPr>
          <w:b w:val="0"/>
          <w:i w:val="0"/>
          <w:sz w:val="24"/>
          <w:szCs w:val="24"/>
        </w:rPr>
        <w:fldChar w:fldCharType="begin" w:fldLock="1"/>
      </w:r>
      <w:r w:rsidRPr="00722F54">
        <w:rPr>
          <w:b w:val="0"/>
          <w:i w:val="0"/>
          <w:sz w:val="24"/>
          <w:szCs w:val="24"/>
        </w:rPr>
        <w:instrText>ADDIN CSL_CITATION {"citationItems":[{"id":"ITEM-1","itemData":{"DOI":"10.1016/j.jairtraman.2015.12.007","ISSN":"09696997","abstract":"Drawing on an overarching framework of marketing theory, this study develops and tests an integrated model of service quality that explicates the affective mechanisms through which service quality is associated with price perception of service (e.g., monetary price and behaviour price), word of mouth (WOM) and revisit intention. In a sample of 484 low-cost airline passengers, we found service quality to be related to increased price perception of service as a result of increasing passengers' WOM, which also creates success in this regard by increasing their revisit intention. Moreover, it is not surprising that there was a positive relationship between service quality and WOM mediated by perceived value of monetary price. The theoretical and empirical implications of these results are discussed.","author":[{"dropping-particle":"","family":"Liu","given":"Chih Hsing Sam","non-dropping-particle":"","parse-names":false,"suffix":""},{"dropping-particle":"","family":"Lee","given":"Tingko","non-dropping-particle":"","parse-names":false,"suffix":""}],"container-title":"Journal of Air Transport Management","id":"ITEM-1","issued":{"date-parts":[["2016"]]},"page":"42-54","publisher":"Elsevier Ltd","title":"Service quality and price perception of service: Influence on word-of-mouth and revisit intention","type":"article-journal","volume":"52"},"suppress-author":1,"uris":["http://www.mendeley.com/documents/?uuid=a4f136ad-9fac-497e-9152-dd9ccf4cf5ef"]}],"mendeley":{"formattedCitation":"(2016)","plainTextFormattedCitation":"(2016)","previouslyFormattedCitation":"(2016)"},"properties":{"noteIndex":0},"schema":"https://github.com/citation-style-language/schema/raw/master/csl-citation.json"}</w:instrText>
      </w:r>
      <w:r w:rsidRPr="00722F54">
        <w:rPr>
          <w:b w:val="0"/>
          <w:i w:val="0"/>
          <w:sz w:val="24"/>
          <w:szCs w:val="24"/>
        </w:rPr>
        <w:fldChar w:fldCharType="separate"/>
      </w:r>
      <w:r w:rsidRPr="00722F54">
        <w:rPr>
          <w:b w:val="0"/>
          <w:i w:val="0"/>
          <w:noProof/>
          <w:sz w:val="24"/>
          <w:szCs w:val="24"/>
        </w:rPr>
        <w:t>(2016)</w:t>
      </w:r>
      <w:r w:rsidRPr="00722F54">
        <w:rPr>
          <w:b w:val="0"/>
          <w:i w:val="0"/>
          <w:sz w:val="24"/>
          <w:szCs w:val="24"/>
        </w:rPr>
        <w:fldChar w:fldCharType="end"/>
      </w:r>
      <w:r w:rsidRPr="00722F54">
        <w:rPr>
          <w:b w:val="0"/>
          <w:i w:val="0"/>
          <w:sz w:val="24"/>
          <w:szCs w:val="24"/>
        </w:rPr>
        <w:t xml:space="preserve"> persepsi harga yang dirasakan bergantung pada kualitas pelayanan hal tersebut sebanding dengan pengorbanan yang dikeluarkan, karena persepsi harga mencerminkan pengalaman aktual pelanggan sehubungan dengan transaksi tertentu dan evaluasi keseluruhan. Menurut </w:t>
      </w:r>
      <w:r w:rsidRPr="00722F54">
        <w:rPr>
          <w:b w:val="0"/>
          <w:i w:val="0"/>
          <w:noProof/>
          <w:sz w:val="24"/>
          <w:szCs w:val="24"/>
        </w:rPr>
        <w:t>Zhong &amp; Moon</w:t>
      </w:r>
      <w:r w:rsidRPr="00722F54">
        <w:rPr>
          <w:b w:val="0"/>
          <w:i w:val="0"/>
          <w:sz w:val="24"/>
          <w:szCs w:val="24"/>
        </w:rPr>
        <w:t xml:space="preserve"> </w:t>
      </w:r>
      <w:r w:rsidRPr="00722F54">
        <w:rPr>
          <w:b w:val="0"/>
          <w:i w:val="0"/>
          <w:sz w:val="24"/>
          <w:szCs w:val="24"/>
        </w:rPr>
        <w:fldChar w:fldCharType="begin" w:fldLock="1"/>
      </w:r>
      <w:r w:rsidRPr="00722F54">
        <w:rPr>
          <w:b w:val="0"/>
          <w:i w:val="0"/>
          <w:sz w:val="24"/>
          <w:szCs w:val="24"/>
        </w:rPr>
        <w:instrText>ADDIN CSL_CITATION {"citationItems":[{"id":"ITEM-1","itemData":{"DOI":"10.3390/foods9040460","ISSN":"23048158","abstract":"The fast-food service industry has been growing rapidly across China over the last few decades. In accordance with the rising consumption level in the country, Chinese customers care increasingly about their food choices. The purpose of this study is to investigate the factors that can influence customer satisfaction, loyalty, and happiness, with a particular focus on the moderating role of gender. Data were collected through an online survey completed by customers who visited Western fast-food restaurants (KFC, McDonalds, etc.) in China. The structural equation model was applied to test 12 hypotheses. Results showed that perceived price, food, service, and physical environment quality positively affected customer satisfaction. Perceived price can significantly influence customers' judgement of the quality dimensions of a restaurant. Moreover, customer satisfaction and happiness can lead to a sense of loyalty. Happiness functions as a mediator between satisfaction and loyalty. Nonetheless, our findings indicated that customers' perceptions of food quality based on price and satisfaction levels based on service quality differ significantly between the genders, which demonstrated that gender moderation exists in food consumption. This study will contribute to a better understanding of managerial and theoretical perspectives, which will be beneficial for subsequent research.","author":[{"dropping-particle":"","family":"Zhong","given":"Yongping","non-dropping-particle":"","parse-names":false,"suffix":""},{"dropping-particle":"","family":"Moon","given":"Hee Cheol","non-dropping-particle":"","parse-names":false,"suffix":""}],"container-title":"Foods","id":"ITEM-1","issue":"4","issued":{"date-parts":[["2020"]]},"title":"What drives customer satisfaction, loyalty, and happiness in fast-food restaurants in china? Perceived price, service quality, food quality, physical environment quality, and the moderating role of gender","type":"article-journal","volume":"9"},"suppress-author":1,"uris":["http://www.mendeley.com/documents/?uuid=49a57396-2f5c-401b-b532-f982c556a985"]}],"mendeley":{"formattedCitation":"(2020)","plainTextFormattedCitation":"(2020)","previouslyFormattedCitation":"(2020)"},"properties":{"noteIndex":0},"schema":"https://github.com/citation-style-language/schema/raw/master/csl-citation.json"}</w:instrText>
      </w:r>
      <w:r w:rsidRPr="00722F54">
        <w:rPr>
          <w:b w:val="0"/>
          <w:i w:val="0"/>
          <w:sz w:val="24"/>
          <w:szCs w:val="24"/>
        </w:rPr>
        <w:fldChar w:fldCharType="separate"/>
      </w:r>
      <w:r w:rsidRPr="00722F54">
        <w:rPr>
          <w:b w:val="0"/>
          <w:i w:val="0"/>
          <w:noProof/>
          <w:sz w:val="24"/>
          <w:szCs w:val="24"/>
        </w:rPr>
        <w:t>(2020)</w:t>
      </w:r>
      <w:r w:rsidRPr="00722F54">
        <w:rPr>
          <w:b w:val="0"/>
          <w:i w:val="0"/>
          <w:sz w:val="24"/>
          <w:szCs w:val="24"/>
        </w:rPr>
        <w:fldChar w:fldCharType="end"/>
      </w:r>
      <w:r w:rsidRPr="00722F54">
        <w:rPr>
          <w:b w:val="0"/>
          <w:i w:val="0"/>
          <w:sz w:val="24"/>
          <w:szCs w:val="24"/>
        </w:rPr>
        <w:t xml:space="preserve"> pesepsi harga yang tidak adil dapat menyebabkan ketidakpuasan, penurunan pembelian, promosi dari mulut ke mulut yang negatif, dan keluhan. Sedangkan persepsi harga yang dirasakan pelanggan adil berdampak pada sikap pelanggan merasa merasa puas, dan cenderung akan membuat pelanggan melakukan pembelian berulang </w:t>
      </w:r>
      <w:r w:rsidRPr="00722F54">
        <w:rPr>
          <w:b w:val="0"/>
          <w:i w:val="0"/>
          <w:sz w:val="24"/>
          <w:szCs w:val="24"/>
        </w:rPr>
        <w:fldChar w:fldCharType="begin" w:fldLock="1"/>
      </w:r>
      <w:r w:rsidR="00886BB2">
        <w:rPr>
          <w:b w:val="0"/>
          <w:i w:val="0"/>
          <w:sz w:val="24"/>
          <w:szCs w:val="24"/>
        </w:rPr>
        <w:instrText>ADDIN CSL_CITATION {"citationItems":[{"id":"ITEM-1","itemData":{"abstract":"The goal of this study is to examine how brand recognition, product attributes, pricing perception, and experiential marketing affect consumers' intentions to repurchase smartphones. Multiple linear regression is the research strategy adopted. 100 smartphone users made up the sample. There were several linear regression tests used to analyse the data. The findings of this study show that brand name, product characteristics, pricing perception, and experiential marketing all simultaneously and partially have a substantial impact on smartphone repurchase intentions","author":[{"dropping-particle":"","family":"Sudirjo","given":"Frans","non-dropping-particle":"","parse-names":false,"suffix":""},{"dropping-particle":"","family":"Yani","given":"Indri","non-dropping-particle":"","parse-names":false,"suffix":""},{"dropping-particle":"","family":"Hernawan","given":"Moch Arif","non-dropping-particle":"","parse-names":false,"suffix":""},{"dropping-particle":"","family":"Rukmana","given":"Arief Yanto","non-dropping-particle":"","parse-names":false,"suffix":""},{"dropping-particle":"","family":"Nasution","given":"Muhamammad Amsal","non-dropping-particle":"","parse-names":false,"suffix":""}],"container-title":"INNOVATIVE: Journal Of Social Science Research","id":"ITEM-1","issue":"3","issued":{"date-parts":[["2023"]]},"page":"3225-3233","title":"Analysis of the Influence of Product Features , Price Perception , Brand and Customer Experience on Repurchase Intention of Smartphone Product","type":"article-journal","volume":"3"},"uris":["http://www.mendeley.com/documents/?uuid=705b6fe1-1c1b-425b-a476-2313c273148f"]}],"mendeley":{"formattedCitation":"(Sudirjo et al., 2023)","plainTextFormattedCitation":"(Sudirjo et al., 2023)","previouslyFormattedCitation":"(Sudirjo et al., 2023)"},"properties":{"noteIndex":0},"schema":"https://github.com/citation-style-language/schema/raw/master/csl-citation.json"}</w:instrText>
      </w:r>
      <w:r w:rsidRPr="00722F54">
        <w:rPr>
          <w:b w:val="0"/>
          <w:i w:val="0"/>
          <w:sz w:val="24"/>
          <w:szCs w:val="24"/>
        </w:rPr>
        <w:fldChar w:fldCharType="separate"/>
      </w:r>
      <w:r w:rsidR="00886BB2" w:rsidRPr="00886BB2">
        <w:rPr>
          <w:b w:val="0"/>
          <w:i w:val="0"/>
          <w:noProof/>
          <w:sz w:val="24"/>
          <w:szCs w:val="24"/>
        </w:rPr>
        <w:t>(Sudirjo et al., 2023)</w:t>
      </w:r>
      <w:r w:rsidRPr="00722F54">
        <w:rPr>
          <w:b w:val="0"/>
          <w:i w:val="0"/>
          <w:sz w:val="24"/>
          <w:szCs w:val="24"/>
        </w:rPr>
        <w:fldChar w:fldCharType="end"/>
      </w:r>
      <w:r w:rsidRPr="00722F54">
        <w:rPr>
          <w:b w:val="0"/>
          <w:i w:val="0"/>
          <w:sz w:val="24"/>
          <w:szCs w:val="24"/>
        </w:rPr>
        <w:t>. Menurut</w:t>
      </w:r>
      <w:r w:rsidRPr="00722F54">
        <w:rPr>
          <w:b w:val="0"/>
          <w:i w:val="0"/>
          <w:noProof/>
          <w:sz w:val="24"/>
          <w:szCs w:val="24"/>
        </w:rPr>
        <w:t xml:space="preserve"> Setiawan and Surjaatmadja</w:t>
      </w:r>
      <w:r w:rsidRPr="00722F54">
        <w:rPr>
          <w:b w:val="0"/>
          <w:i w:val="0"/>
          <w:sz w:val="24"/>
          <w:szCs w:val="24"/>
        </w:rPr>
        <w:t xml:space="preserve"> </w:t>
      </w:r>
      <w:r w:rsidRPr="00722F54">
        <w:rPr>
          <w:b w:val="0"/>
          <w:i w:val="0"/>
          <w:sz w:val="24"/>
          <w:szCs w:val="24"/>
        </w:rPr>
        <w:fldChar w:fldCharType="begin" w:fldLock="1"/>
      </w:r>
      <w:r w:rsidRPr="00722F54">
        <w:rPr>
          <w:b w:val="0"/>
          <w:i w:val="0"/>
          <w:sz w:val="24"/>
          <w:szCs w:val="24"/>
        </w:rPr>
        <w:instrText>ADDIN CSL_CITATION {"citationItems":[{"id":"ITEM-1","itemData":{"abstract":"The purpose of this study is to analyze branding, product quality and price perception when deciding to buy a Honda \"Scoopy\" motorcycle during the Covid 19 pandemic. The type of survey is a confirmation survey by processing quantitative data. The method used in this study is a descriptive study. Data collection was carried out in stages using a cross-sectional study. The survey sample consisted of 75 respondents who were users of Honda \"Scoopy\" motorcycles in the southern region of Tangerang. The results of this study show that brand image, product quality and price awareness have a positive impact on purchasing decisions for Honda \"Scoopy\" bikes. The conclusions of this study are based on the correct assumption.","author":[{"dropping-particle":"","family":"Setiawan","given":"Rio","non-dropping-particle":"","parse-names":false,"suffix":""},{"dropping-particle":"","family":"Surjaatmadja","given":"Surachman","non-dropping-particle":"","parse-names":false,"suffix":""}],"container-title":"STIE Indonesia Banking School","id":"ITEM-1","issued":{"date-parts":[["2021"]]},"page":"1070-1079","title":"Pengaruh Brand Image, Kualitas Produk, Persepsi Harga Terhadap Keputusan Pembelian Honda “Scoopy” Di Kota Tangerang","type":"article-journal","volume":"2"},"suppress-author":1,"uris":["http://www.mendeley.com/documents/?uuid=652c4ec9-ebaf-4a48-8e5f-c498508e4a44"]}],"mendeley":{"formattedCitation":"(2021)","plainTextFormattedCitation":"(2021)","previouslyFormattedCitation":"(2021)"},"properties":{"noteIndex":0},"schema":"https://github.com/citation-style-language/schema/raw/master/csl-citation.json"}</w:instrText>
      </w:r>
      <w:r w:rsidRPr="00722F54">
        <w:rPr>
          <w:b w:val="0"/>
          <w:i w:val="0"/>
          <w:sz w:val="24"/>
          <w:szCs w:val="24"/>
        </w:rPr>
        <w:fldChar w:fldCharType="separate"/>
      </w:r>
      <w:r w:rsidRPr="00722F54">
        <w:rPr>
          <w:b w:val="0"/>
          <w:i w:val="0"/>
          <w:noProof/>
          <w:sz w:val="24"/>
          <w:szCs w:val="24"/>
        </w:rPr>
        <w:t>(2021)</w:t>
      </w:r>
      <w:r w:rsidRPr="00722F54">
        <w:rPr>
          <w:b w:val="0"/>
          <w:i w:val="0"/>
          <w:sz w:val="24"/>
          <w:szCs w:val="24"/>
        </w:rPr>
        <w:fldChar w:fldCharType="end"/>
      </w:r>
      <w:r w:rsidRPr="00722F54">
        <w:rPr>
          <w:b w:val="0"/>
          <w:i w:val="0"/>
          <w:sz w:val="24"/>
          <w:szCs w:val="24"/>
        </w:rPr>
        <w:t xml:space="preserve"> Dimensi persepsi harga terdiri dari</w:t>
      </w:r>
      <w:r w:rsidRPr="00722F54">
        <w:rPr>
          <w:b w:val="0"/>
          <w:sz w:val="24"/>
          <w:szCs w:val="24"/>
        </w:rPr>
        <w:t xml:space="preserve">: perceived </w:t>
      </w:r>
      <w:r w:rsidRPr="00722F54">
        <w:rPr>
          <w:b w:val="0"/>
          <w:sz w:val="24"/>
          <w:szCs w:val="24"/>
        </w:rPr>
        <w:lastRenderedPageBreak/>
        <w:t>quality</w:t>
      </w:r>
      <w:r w:rsidRPr="00722F54">
        <w:rPr>
          <w:b w:val="0"/>
          <w:i w:val="0"/>
          <w:sz w:val="24"/>
          <w:szCs w:val="24"/>
        </w:rPr>
        <w:t xml:space="preserve"> dan </w:t>
      </w:r>
      <w:r w:rsidRPr="00722F54">
        <w:rPr>
          <w:b w:val="0"/>
          <w:sz w:val="24"/>
          <w:szCs w:val="24"/>
        </w:rPr>
        <w:t xml:space="preserve">Perceived monetary sacrifice. </w:t>
      </w:r>
      <w:r w:rsidRPr="00722F54">
        <w:rPr>
          <w:b w:val="0"/>
          <w:i w:val="0"/>
          <w:sz w:val="24"/>
          <w:szCs w:val="24"/>
        </w:rPr>
        <w:t xml:space="preserve">Sedangkan dalam mengukur persepsi harga terdapat beberapa indikator </w:t>
      </w:r>
      <w:r w:rsidRPr="00722F54">
        <w:rPr>
          <w:b w:val="0"/>
          <w:i w:val="0"/>
          <w:sz w:val="24"/>
          <w:szCs w:val="24"/>
        </w:rPr>
        <w:fldChar w:fldCharType="begin" w:fldLock="1"/>
      </w:r>
      <w:r w:rsidR="00886BB2">
        <w:rPr>
          <w:b w:val="0"/>
          <w:i w:val="0"/>
          <w:sz w:val="24"/>
          <w:szCs w:val="24"/>
        </w:rPr>
        <w:instrText>ADDIN CSL_CITATION {"citationItems":[{"id":"ITEM-1","itemData":{"abstract":"Abstract Purpose: To examine the impact of green product and perceived price toward purchase intention is the aim of this study. Research methodology: This study uses a quantitative approach with survey methods and questionnaire. Multiple regression analysis were used as data analysis techniques with tools SPSS version 20. Results: Of the two proposed research hypotheses, one of them has been supported by empirical data. The research findings show that perceived price effects customers' purchase intention while green products doesn't.Limitations: Ninety people has been declared as the objects observed in this research and the research locus is only in Bandung.Contribution: The use of other concepts to directly influence purchase intention can be proposed by further researchers. results of this study also benefit Tupperware company regarding its strategy-assembling process so it is more relevant and in line with the raise in attribute qualities. Novelty: Testing the effect of green products on buying interest with objects of people who have never used Tupperware, the majority of which are students and research locus in Bandung. Keywords: Green Product, Perceived Price, Purchase Intention How to Cite: Budianti, F., Nurtjahjadi, E. (2023) Pengaruh Green Product dan Persepsi Harga terhadap Minat Beli Produk Tupperware. Jurnal Akuntansi, Keuangan dan Manajemen, 4(3), 195-207. 1.","author":[{"dropping-particle":"","family":"Budianti","given":"Feby","non-dropping-particle":"","parse-names":false,"suffix":""},{"dropping-particle":"","family":"Nurtjahjadi","given":"Edi","non-dropping-particle":"","parse-names":false,"suffix":""}],"container-title":"Jurnal Akuntansi, Keuangan, dan Manajemen","id":"ITEM-1","issue":"3","issued":{"date-parts":[["2023"]]},"page":"195-207","title":"Pengaruh Green Product dan Persepsi Harga terhadap Minat Beli Produk Tupperware ( The Influence of Green Product and Perceived Price on Interest in Buying Tupperware Products )","type":"article-journal","volume":"4"},"uris":["http://www.mendeley.com/documents/?uuid=ad35c275-9219-4163-b162-99e088f5dfc8"]}],"mendeley":{"formattedCitation":"(Budianti &amp; Nurtjahjadi, 2023)","plainTextFormattedCitation":"(Budianti &amp; Nurtjahjadi, 2023)","previouslyFormattedCitation":"(Budianti &amp; Nurtjahjadi, 2023)"},"properties":{"noteIndex":0},"schema":"https://github.com/citation-style-language/schema/raw/master/csl-citation.json"}</w:instrText>
      </w:r>
      <w:r w:rsidRPr="00722F54">
        <w:rPr>
          <w:b w:val="0"/>
          <w:i w:val="0"/>
          <w:sz w:val="24"/>
          <w:szCs w:val="24"/>
        </w:rPr>
        <w:fldChar w:fldCharType="separate"/>
      </w:r>
      <w:r w:rsidR="00886BB2" w:rsidRPr="00886BB2">
        <w:rPr>
          <w:b w:val="0"/>
          <w:i w:val="0"/>
          <w:noProof/>
          <w:sz w:val="24"/>
          <w:szCs w:val="24"/>
        </w:rPr>
        <w:t>(Budianti &amp; Nurtjahjadi, 2023)</w:t>
      </w:r>
      <w:r w:rsidRPr="00722F54">
        <w:rPr>
          <w:b w:val="0"/>
          <w:i w:val="0"/>
          <w:sz w:val="24"/>
          <w:szCs w:val="24"/>
        </w:rPr>
        <w:fldChar w:fldCharType="end"/>
      </w:r>
      <w:r w:rsidRPr="00722F54">
        <w:rPr>
          <w:b w:val="0"/>
          <w:i w:val="0"/>
          <w:sz w:val="24"/>
          <w:szCs w:val="24"/>
        </w:rPr>
        <w:t>: keterjangkauan harga, kesesuaian harga dengan daya beli, dan kesesuaian harga dengan harapan</w:t>
      </w:r>
      <w:r w:rsidRPr="00722F54">
        <w:rPr>
          <w:b w:val="0"/>
          <w:sz w:val="24"/>
          <w:szCs w:val="24"/>
        </w:rPr>
        <w:t>.</w:t>
      </w:r>
    </w:p>
    <w:p w:rsidR="00F7046E" w:rsidRDefault="00F7046E" w:rsidP="00F7046E">
      <w:pPr>
        <w:spacing w:line="360" w:lineRule="auto"/>
        <w:jc w:val="center"/>
      </w:pPr>
      <w:r>
        <w:rPr>
          <w:noProof/>
        </w:rPr>
        <w:drawing>
          <wp:inline distT="0" distB="0" distL="0" distR="0" wp14:anchorId="7C423763" wp14:editId="1353D07F">
            <wp:extent cx="3546282" cy="228913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kerangka.JPG"/>
                    <pic:cNvPicPr/>
                  </pic:nvPicPr>
                  <pic:blipFill>
                    <a:blip r:embed="rId13">
                      <a:extLst>
                        <a:ext uri="{28A0092B-C50C-407E-A947-70E740481C1C}">
                          <a14:useLocalDpi xmlns:a14="http://schemas.microsoft.com/office/drawing/2010/main" val="0"/>
                        </a:ext>
                      </a:extLst>
                    </a:blip>
                    <a:stretch>
                      <a:fillRect/>
                    </a:stretch>
                  </pic:blipFill>
                  <pic:spPr>
                    <a:xfrm>
                      <a:off x="0" y="0"/>
                      <a:ext cx="3612410" cy="2331821"/>
                    </a:xfrm>
                    <a:prstGeom prst="rect">
                      <a:avLst/>
                    </a:prstGeom>
                  </pic:spPr>
                </pic:pic>
              </a:graphicData>
            </a:graphic>
          </wp:inline>
        </w:drawing>
      </w:r>
    </w:p>
    <w:p w:rsidR="0023041D" w:rsidRDefault="003B24F5" w:rsidP="0023041D">
      <w:pPr>
        <w:spacing w:line="360" w:lineRule="auto"/>
        <w:jc w:val="both"/>
      </w:pPr>
      <w:r>
        <w:tab/>
        <w:t>Gambar 2: kerangka</w:t>
      </w:r>
      <w:r w:rsidR="0023041D">
        <w:t xml:space="preserve"> penelitian</w:t>
      </w:r>
      <w:r w:rsidR="00143B8A">
        <w:t xml:space="preserve"> </w:t>
      </w:r>
    </w:p>
    <w:p w:rsidR="00F7046E" w:rsidRDefault="003B24F5" w:rsidP="00F7046E">
      <w:pPr>
        <w:spacing w:line="360" w:lineRule="auto"/>
      </w:pPr>
      <w:r>
        <w:tab/>
        <w:t>Berdasarkan kerangka</w:t>
      </w:r>
      <w:r w:rsidR="00F7046E">
        <w:t xml:space="preserve"> penelitian diatas, penulis mengajukan hipotesis penelitian sebagai berikut:</w:t>
      </w:r>
    </w:p>
    <w:p w:rsidR="00F7046E" w:rsidRDefault="00F7046E" w:rsidP="00F7046E">
      <w:pPr>
        <w:pStyle w:val="ListParagraph"/>
        <w:numPr>
          <w:ilvl w:val="0"/>
          <w:numId w:val="9"/>
        </w:numPr>
        <w:spacing w:after="160" w:line="360" w:lineRule="auto"/>
        <w:jc w:val="both"/>
      </w:pPr>
      <w:r>
        <w:t>Inovasi berpengaruh secara positif terhadap minat pembelian ulang.</w:t>
      </w:r>
    </w:p>
    <w:p w:rsidR="00F7046E" w:rsidRDefault="00F7046E" w:rsidP="00F7046E">
      <w:pPr>
        <w:pStyle w:val="ListParagraph"/>
        <w:numPr>
          <w:ilvl w:val="0"/>
          <w:numId w:val="9"/>
        </w:numPr>
        <w:spacing w:after="160" w:line="360" w:lineRule="auto"/>
        <w:jc w:val="both"/>
      </w:pPr>
      <w:r>
        <w:t>Kualitas produk berpengaruh secara positif terhadap minat pembelian ulang.</w:t>
      </w:r>
    </w:p>
    <w:p w:rsidR="00F7046E" w:rsidRDefault="00F7046E" w:rsidP="00F7046E">
      <w:pPr>
        <w:pStyle w:val="ListParagraph"/>
        <w:numPr>
          <w:ilvl w:val="0"/>
          <w:numId w:val="9"/>
        </w:numPr>
        <w:spacing w:after="160" w:line="360" w:lineRule="auto"/>
        <w:jc w:val="both"/>
      </w:pPr>
      <w:r>
        <w:t>Persepsi harga berpengaruh secara positif terhadap minat pembelian ulang.</w:t>
      </w:r>
    </w:p>
    <w:p w:rsidR="00F7046E" w:rsidRDefault="00F7046E" w:rsidP="00F7046E">
      <w:pPr>
        <w:pStyle w:val="ListParagraph"/>
        <w:numPr>
          <w:ilvl w:val="0"/>
          <w:numId w:val="9"/>
        </w:numPr>
        <w:spacing w:after="160" w:line="360" w:lineRule="auto"/>
        <w:jc w:val="both"/>
      </w:pPr>
      <w:r>
        <w:t>Inovasi berpengaruh positif terhadap kepuasan pelanggan.</w:t>
      </w:r>
    </w:p>
    <w:p w:rsidR="00F7046E" w:rsidRDefault="00F7046E" w:rsidP="00F7046E">
      <w:pPr>
        <w:pStyle w:val="ListParagraph"/>
        <w:numPr>
          <w:ilvl w:val="0"/>
          <w:numId w:val="9"/>
        </w:numPr>
        <w:spacing w:after="160" w:line="360" w:lineRule="auto"/>
        <w:jc w:val="both"/>
      </w:pPr>
      <w:r>
        <w:t>Kualitas produk berpengaruh positif terhadap kepuasan pelanggan.</w:t>
      </w:r>
    </w:p>
    <w:p w:rsidR="00F7046E" w:rsidRDefault="00F7046E" w:rsidP="00F7046E">
      <w:pPr>
        <w:pStyle w:val="ListParagraph"/>
        <w:numPr>
          <w:ilvl w:val="0"/>
          <w:numId w:val="9"/>
        </w:numPr>
        <w:spacing w:after="160" w:line="360" w:lineRule="auto"/>
        <w:jc w:val="both"/>
      </w:pPr>
      <w:r>
        <w:t>Persepsi harga berpengaruh positif terhadap kepuasan pelanggan.</w:t>
      </w:r>
    </w:p>
    <w:p w:rsidR="00F7046E" w:rsidRDefault="00F7046E" w:rsidP="00F7046E">
      <w:pPr>
        <w:pStyle w:val="ListParagraph"/>
        <w:numPr>
          <w:ilvl w:val="0"/>
          <w:numId w:val="9"/>
        </w:numPr>
        <w:spacing w:after="160" w:line="360" w:lineRule="auto"/>
        <w:jc w:val="both"/>
      </w:pPr>
      <w:r>
        <w:t>Kepuasan pelanggan berpengaruh secara positif terhadap minat pembelian ulang.</w:t>
      </w:r>
    </w:p>
    <w:p w:rsidR="00F7046E" w:rsidRDefault="00F7046E" w:rsidP="00F7046E">
      <w:pPr>
        <w:pStyle w:val="ListParagraph"/>
        <w:numPr>
          <w:ilvl w:val="0"/>
          <w:numId w:val="9"/>
        </w:numPr>
        <w:spacing w:after="160" w:line="360" w:lineRule="auto"/>
        <w:jc w:val="both"/>
      </w:pPr>
      <w:r>
        <w:t>Kepuasan pelanggan memediasi hubungan inovasi terhadap minat pembelian ulang.</w:t>
      </w:r>
    </w:p>
    <w:p w:rsidR="00F7046E" w:rsidRDefault="00F7046E" w:rsidP="00F7046E">
      <w:pPr>
        <w:pStyle w:val="ListParagraph"/>
        <w:numPr>
          <w:ilvl w:val="0"/>
          <w:numId w:val="9"/>
        </w:numPr>
        <w:spacing w:after="160" w:line="360" w:lineRule="auto"/>
        <w:jc w:val="both"/>
      </w:pPr>
      <w:r>
        <w:t>Kepuasan pelanggan memediasi hubungan kualitas produk terhadap minat pembelian ulang.</w:t>
      </w:r>
    </w:p>
    <w:p w:rsidR="00F7046E" w:rsidRPr="00722F54" w:rsidRDefault="00F7046E" w:rsidP="00F7046E">
      <w:pPr>
        <w:pStyle w:val="ListParagraph"/>
        <w:numPr>
          <w:ilvl w:val="0"/>
          <w:numId w:val="9"/>
        </w:numPr>
        <w:spacing w:after="160" w:line="360" w:lineRule="auto"/>
        <w:jc w:val="both"/>
      </w:pPr>
      <w:r>
        <w:t>Kepuasan pelanggan memediasi hubungan persepsi harga terhadap minat pembelian ulang.</w:t>
      </w:r>
    </w:p>
    <w:p w:rsidR="00D73172" w:rsidRPr="00CE5F74" w:rsidRDefault="00F7046E" w:rsidP="004B7814">
      <w:pPr>
        <w:pStyle w:val="Heading1"/>
        <w:numPr>
          <w:ilvl w:val="0"/>
          <w:numId w:val="6"/>
        </w:numPr>
        <w:suppressAutoHyphens/>
        <w:spacing w:after="60"/>
        <w:ind w:left="360"/>
        <w:rPr>
          <w:i w:val="0"/>
          <w:sz w:val="22"/>
          <w:szCs w:val="22"/>
        </w:rPr>
      </w:pPr>
      <w:r>
        <w:rPr>
          <w:i w:val="0"/>
          <w:sz w:val="22"/>
          <w:szCs w:val="22"/>
        </w:rPr>
        <w:t>METODE PENELITIAN</w:t>
      </w:r>
    </w:p>
    <w:p w:rsidR="00D73172" w:rsidRPr="00F7046E" w:rsidRDefault="00F7046E" w:rsidP="00612CF4">
      <w:pPr>
        <w:spacing w:after="240"/>
        <w:ind w:firstLine="360"/>
        <w:jc w:val="both"/>
        <w:rPr>
          <w:sz w:val="22"/>
          <w:szCs w:val="22"/>
        </w:rPr>
      </w:pPr>
      <w:r>
        <w:rPr>
          <w:sz w:val="22"/>
          <w:szCs w:val="22"/>
        </w:rPr>
        <w:tab/>
      </w:r>
      <w:r w:rsidR="00A63E9C">
        <w:rPr>
          <w:sz w:val="22"/>
          <w:szCs w:val="22"/>
        </w:rPr>
        <w:t>P</w:t>
      </w:r>
      <w:r w:rsidR="00BF1B37">
        <w:rPr>
          <w:sz w:val="22"/>
          <w:szCs w:val="22"/>
        </w:rPr>
        <w:t>enelitian ini metode yang digunakan adalah penelitian kuantitatif dengan pendekatan deskriptif</w:t>
      </w:r>
      <w:r>
        <w:rPr>
          <w:sz w:val="22"/>
          <w:szCs w:val="22"/>
        </w:rPr>
        <w:t>. Populasi penelitian ini merupakan pelanggan Mie Kasuka de</w:t>
      </w:r>
      <w:r w:rsidR="00BF1B37">
        <w:rPr>
          <w:sz w:val="22"/>
          <w:szCs w:val="22"/>
        </w:rPr>
        <w:t>ngan jumlah pembelian lebih dari 2 kali</w:t>
      </w:r>
      <w:r>
        <w:rPr>
          <w:sz w:val="22"/>
          <w:szCs w:val="22"/>
        </w:rPr>
        <w:t xml:space="preserve">. Teknik sampling </w:t>
      </w:r>
      <w:r w:rsidR="00161936">
        <w:rPr>
          <w:sz w:val="22"/>
          <w:szCs w:val="22"/>
        </w:rPr>
        <w:t xml:space="preserve">penelitian ini adalah </w:t>
      </w:r>
      <w:r>
        <w:rPr>
          <w:i/>
          <w:sz w:val="22"/>
          <w:szCs w:val="22"/>
        </w:rPr>
        <w:t xml:space="preserve">non-probability sampling </w:t>
      </w:r>
      <w:r>
        <w:rPr>
          <w:sz w:val="22"/>
          <w:szCs w:val="22"/>
        </w:rPr>
        <w:t xml:space="preserve">dengan jenis </w:t>
      </w:r>
      <w:r>
        <w:rPr>
          <w:i/>
          <w:sz w:val="22"/>
          <w:szCs w:val="22"/>
        </w:rPr>
        <w:t xml:space="preserve">purposive sampling </w:t>
      </w:r>
      <w:r>
        <w:rPr>
          <w:sz w:val="22"/>
          <w:szCs w:val="22"/>
        </w:rPr>
        <w:t>dengan kategori pelanggan yang sudah membeli lebih dari 2 kali</w:t>
      </w:r>
      <w:r w:rsidR="00AB505B">
        <w:rPr>
          <w:sz w:val="22"/>
          <w:szCs w:val="22"/>
        </w:rPr>
        <w:t xml:space="preserve"> dengan menggunakan skala </w:t>
      </w:r>
      <w:r w:rsidR="00AB505B">
        <w:rPr>
          <w:i/>
          <w:sz w:val="22"/>
          <w:szCs w:val="22"/>
        </w:rPr>
        <w:t>likert</w:t>
      </w:r>
      <w:r w:rsidR="00161936">
        <w:rPr>
          <w:sz w:val="22"/>
          <w:szCs w:val="22"/>
        </w:rPr>
        <w:t>, dengan sampel sebanyak</w:t>
      </w:r>
      <w:r>
        <w:rPr>
          <w:sz w:val="22"/>
          <w:szCs w:val="22"/>
        </w:rPr>
        <w:t xml:space="preserve"> 100 responden. Sumber data yang digunakan menggunakan sumber data primer.</w:t>
      </w:r>
      <w:r w:rsidR="00AB505B">
        <w:rPr>
          <w:sz w:val="22"/>
          <w:szCs w:val="22"/>
        </w:rPr>
        <w:t xml:space="preserve"> Uji yang dilakukan menggunakan uji validitas, uji reliabilitas, uji asumsi klasik, uji regresi berganda, dan uji sobel.</w:t>
      </w:r>
    </w:p>
    <w:p w:rsidR="00D73172" w:rsidRDefault="00AA39F9" w:rsidP="004B7814">
      <w:pPr>
        <w:pStyle w:val="Heading1"/>
        <w:numPr>
          <w:ilvl w:val="0"/>
          <w:numId w:val="6"/>
        </w:numPr>
        <w:suppressAutoHyphens/>
        <w:spacing w:after="60"/>
        <w:ind w:left="360"/>
        <w:rPr>
          <w:i w:val="0"/>
          <w:sz w:val="22"/>
          <w:szCs w:val="22"/>
        </w:rPr>
      </w:pPr>
      <w:r>
        <w:rPr>
          <w:i w:val="0"/>
          <w:sz w:val="22"/>
          <w:szCs w:val="22"/>
        </w:rPr>
        <w:lastRenderedPageBreak/>
        <w:t>HASIL DAN PEMBAHASAN</w:t>
      </w:r>
    </w:p>
    <w:p w:rsidR="006A7308" w:rsidRPr="006A7308" w:rsidRDefault="006A7308" w:rsidP="006A7308">
      <w:pPr>
        <w:pStyle w:val="Heading1"/>
        <w:rPr>
          <w:i w:val="0"/>
          <w:sz w:val="24"/>
          <w:szCs w:val="24"/>
        </w:rPr>
      </w:pPr>
      <w:r>
        <w:rPr>
          <w:i w:val="0"/>
          <w:sz w:val="24"/>
          <w:szCs w:val="24"/>
        </w:rPr>
        <w:t>4.1 Hasil</w:t>
      </w:r>
    </w:p>
    <w:p w:rsidR="00AB505B" w:rsidRDefault="00AB505B" w:rsidP="00AB505B">
      <w:pPr>
        <w:pStyle w:val="Heading1"/>
        <w:rPr>
          <w:i w:val="0"/>
          <w:sz w:val="24"/>
          <w:szCs w:val="24"/>
        </w:rPr>
      </w:pPr>
      <w:r>
        <w:rPr>
          <w:i w:val="0"/>
          <w:sz w:val="24"/>
          <w:szCs w:val="24"/>
        </w:rPr>
        <w:t>4.1</w:t>
      </w:r>
      <w:r w:rsidR="006A7308">
        <w:rPr>
          <w:i w:val="0"/>
          <w:sz w:val="24"/>
          <w:szCs w:val="24"/>
        </w:rPr>
        <w:t>.1</w:t>
      </w:r>
      <w:r>
        <w:rPr>
          <w:i w:val="0"/>
          <w:sz w:val="24"/>
          <w:szCs w:val="24"/>
        </w:rPr>
        <w:t xml:space="preserve"> Hasil Uji Validitas dan Reliabilitas</w:t>
      </w:r>
    </w:p>
    <w:p w:rsidR="00143B8A" w:rsidRPr="00143B8A" w:rsidRDefault="00143B8A" w:rsidP="00143B8A">
      <w:r>
        <w:t>Tabel 1. Uji validitas dan Uji Reliabilitas</w:t>
      </w:r>
    </w:p>
    <w:tbl>
      <w:tblPr>
        <w:tblStyle w:val="TableGrid"/>
        <w:tblW w:w="0" w:type="auto"/>
        <w:tblLook w:val="04A0" w:firstRow="1" w:lastRow="0" w:firstColumn="1" w:lastColumn="0" w:noHBand="0" w:noVBand="1"/>
      </w:tblPr>
      <w:tblGrid>
        <w:gridCol w:w="2393"/>
        <w:gridCol w:w="2393"/>
        <w:gridCol w:w="2393"/>
        <w:gridCol w:w="2394"/>
      </w:tblGrid>
      <w:tr w:rsidR="00AA39F9" w:rsidRPr="00AA39F9" w:rsidTr="004E7172">
        <w:tc>
          <w:tcPr>
            <w:tcW w:w="2393" w:type="dxa"/>
            <w:vMerge w:val="restart"/>
          </w:tcPr>
          <w:p w:rsidR="00AA39F9" w:rsidRPr="006323EF" w:rsidRDefault="00AA39F9" w:rsidP="00AA39F9">
            <w:pPr>
              <w:jc w:val="center"/>
              <w:rPr>
                <w:rFonts w:ascii="Times New Roman" w:hAnsi="Times New Roman"/>
                <w:b/>
                <w:sz w:val="24"/>
                <w:szCs w:val="24"/>
              </w:rPr>
            </w:pPr>
            <w:r w:rsidRPr="006323EF">
              <w:rPr>
                <w:rFonts w:ascii="Times New Roman" w:hAnsi="Times New Roman"/>
                <w:b/>
                <w:sz w:val="24"/>
                <w:szCs w:val="24"/>
              </w:rPr>
              <w:t>Indikator Variabel</w:t>
            </w:r>
          </w:p>
        </w:tc>
        <w:tc>
          <w:tcPr>
            <w:tcW w:w="4786" w:type="dxa"/>
            <w:gridSpan w:val="2"/>
          </w:tcPr>
          <w:p w:rsidR="00AA39F9" w:rsidRPr="006323EF" w:rsidRDefault="00AA39F9" w:rsidP="00AA39F9">
            <w:pPr>
              <w:jc w:val="center"/>
              <w:rPr>
                <w:rFonts w:ascii="Times New Roman" w:hAnsi="Times New Roman"/>
                <w:b/>
                <w:sz w:val="24"/>
                <w:szCs w:val="24"/>
              </w:rPr>
            </w:pPr>
            <w:r w:rsidRPr="006323EF">
              <w:rPr>
                <w:rFonts w:ascii="Times New Roman" w:hAnsi="Times New Roman"/>
                <w:b/>
                <w:sz w:val="24"/>
                <w:szCs w:val="24"/>
              </w:rPr>
              <w:t>Uji Validitas</w:t>
            </w:r>
          </w:p>
        </w:tc>
        <w:tc>
          <w:tcPr>
            <w:tcW w:w="2394" w:type="dxa"/>
            <w:vMerge w:val="restart"/>
          </w:tcPr>
          <w:p w:rsidR="00AA39F9" w:rsidRPr="006323EF" w:rsidRDefault="00AA39F9" w:rsidP="00AA39F9">
            <w:pPr>
              <w:jc w:val="center"/>
              <w:rPr>
                <w:rFonts w:ascii="Times New Roman" w:hAnsi="Times New Roman"/>
                <w:b/>
                <w:sz w:val="24"/>
                <w:szCs w:val="24"/>
              </w:rPr>
            </w:pPr>
            <w:r w:rsidRPr="006323EF">
              <w:rPr>
                <w:rFonts w:ascii="Times New Roman" w:hAnsi="Times New Roman"/>
                <w:b/>
                <w:sz w:val="24"/>
                <w:szCs w:val="24"/>
              </w:rPr>
              <w:t>Uji Reliabilitas</w:t>
            </w:r>
          </w:p>
        </w:tc>
      </w:tr>
      <w:tr w:rsidR="00AA39F9" w:rsidRPr="00AA39F9" w:rsidTr="00AA39F9">
        <w:tc>
          <w:tcPr>
            <w:tcW w:w="2393" w:type="dxa"/>
            <w:vMerge/>
          </w:tcPr>
          <w:p w:rsidR="00AA39F9" w:rsidRPr="006323EF" w:rsidRDefault="00AA39F9" w:rsidP="00AB505B">
            <w:pPr>
              <w:rPr>
                <w:rFonts w:ascii="Times New Roman" w:hAnsi="Times New Roman"/>
                <w:b/>
                <w:sz w:val="24"/>
                <w:szCs w:val="24"/>
              </w:rPr>
            </w:pPr>
          </w:p>
        </w:tc>
        <w:tc>
          <w:tcPr>
            <w:tcW w:w="2393" w:type="dxa"/>
          </w:tcPr>
          <w:p w:rsidR="00AA39F9" w:rsidRPr="006323EF" w:rsidRDefault="00AA39F9" w:rsidP="00AA39F9">
            <w:pPr>
              <w:jc w:val="center"/>
              <w:rPr>
                <w:rFonts w:ascii="Times New Roman" w:hAnsi="Times New Roman"/>
                <w:b/>
                <w:sz w:val="24"/>
                <w:szCs w:val="24"/>
              </w:rPr>
            </w:pPr>
            <w:r w:rsidRPr="006323EF">
              <w:rPr>
                <w:rFonts w:ascii="Times New Roman" w:hAnsi="Times New Roman"/>
                <w:b/>
                <w:sz w:val="24"/>
                <w:szCs w:val="24"/>
              </w:rPr>
              <w:t>R Hitung</w:t>
            </w:r>
          </w:p>
        </w:tc>
        <w:tc>
          <w:tcPr>
            <w:tcW w:w="2393" w:type="dxa"/>
          </w:tcPr>
          <w:p w:rsidR="00AA39F9" w:rsidRPr="006323EF" w:rsidRDefault="00AA39F9" w:rsidP="00AA39F9">
            <w:pPr>
              <w:jc w:val="center"/>
              <w:rPr>
                <w:rFonts w:ascii="Times New Roman" w:hAnsi="Times New Roman"/>
                <w:b/>
                <w:sz w:val="24"/>
                <w:szCs w:val="24"/>
              </w:rPr>
            </w:pPr>
            <w:r w:rsidRPr="006323EF">
              <w:rPr>
                <w:rFonts w:ascii="Times New Roman" w:hAnsi="Times New Roman"/>
                <w:b/>
                <w:sz w:val="24"/>
                <w:szCs w:val="24"/>
              </w:rPr>
              <w:t>R Tabel</w:t>
            </w:r>
          </w:p>
        </w:tc>
        <w:tc>
          <w:tcPr>
            <w:tcW w:w="2394" w:type="dxa"/>
            <w:vMerge/>
          </w:tcPr>
          <w:p w:rsidR="00AA39F9" w:rsidRPr="006323EF" w:rsidRDefault="00AA39F9" w:rsidP="00AB505B">
            <w:pPr>
              <w:rPr>
                <w:rFonts w:ascii="Times New Roman" w:hAnsi="Times New Roman"/>
                <w:sz w:val="24"/>
                <w:szCs w:val="24"/>
              </w:rPr>
            </w:pPr>
          </w:p>
        </w:tc>
      </w:tr>
      <w:tr w:rsidR="00174809" w:rsidRPr="00AA39F9" w:rsidTr="00AA39F9">
        <w:tc>
          <w:tcPr>
            <w:tcW w:w="2393" w:type="dxa"/>
            <w:vMerge w:val="restart"/>
          </w:tcPr>
          <w:p w:rsidR="00174809" w:rsidRDefault="00174809" w:rsidP="00AA39F9">
            <w:pPr>
              <w:jc w:val="center"/>
              <w:rPr>
                <w:rFonts w:ascii="Times New Roman" w:hAnsi="Times New Roman"/>
                <w:sz w:val="24"/>
                <w:szCs w:val="24"/>
              </w:rPr>
            </w:pPr>
          </w:p>
          <w:p w:rsidR="00174809" w:rsidRDefault="00174809" w:rsidP="00174809">
            <w:pPr>
              <w:rPr>
                <w:rFonts w:ascii="Times New Roman" w:hAnsi="Times New Roman"/>
                <w:sz w:val="24"/>
                <w:szCs w:val="24"/>
              </w:rPr>
            </w:pPr>
          </w:p>
          <w:p w:rsidR="00174809" w:rsidRPr="00174809" w:rsidRDefault="00174809" w:rsidP="00174809">
            <w:pPr>
              <w:ind w:firstLine="720"/>
              <w:rPr>
                <w:rFonts w:ascii="Times New Roman" w:hAnsi="Times New Roman"/>
                <w:sz w:val="24"/>
                <w:szCs w:val="24"/>
              </w:rPr>
            </w:pPr>
            <w:r>
              <w:rPr>
                <w:rFonts w:ascii="Times New Roman" w:hAnsi="Times New Roman"/>
                <w:sz w:val="24"/>
                <w:szCs w:val="24"/>
              </w:rPr>
              <w:t>Inovasi</w:t>
            </w: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32</w:t>
            </w:r>
          </w:p>
        </w:tc>
        <w:tc>
          <w:tcPr>
            <w:tcW w:w="2393" w:type="dxa"/>
            <w:vMerge w:val="restart"/>
          </w:tcPr>
          <w:p w:rsidR="00174809" w:rsidRDefault="00174809" w:rsidP="00AA39F9">
            <w:pPr>
              <w:jc w:val="center"/>
              <w:rPr>
                <w:rFonts w:ascii="Times New Roman" w:hAnsi="Times New Roman"/>
                <w:sz w:val="24"/>
                <w:szCs w:val="24"/>
              </w:rPr>
            </w:pPr>
          </w:p>
          <w:p w:rsidR="00174809" w:rsidRDefault="00174809" w:rsidP="00A63E9C">
            <w:pPr>
              <w:rPr>
                <w:rFonts w:ascii="Times New Roman" w:hAnsi="Times New Roman"/>
                <w:sz w:val="24"/>
                <w:szCs w:val="24"/>
              </w:rPr>
            </w:pPr>
          </w:p>
          <w:p w:rsidR="00174809" w:rsidRPr="00A63E9C" w:rsidRDefault="00174809" w:rsidP="00A63E9C">
            <w:pPr>
              <w:jc w:val="center"/>
              <w:rPr>
                <w:rFonts w:ascii="Times New Roman" w:hAnsi="Times New Roman"/>
                <w:sz w:val="24"/>
                <w:szCs w:val="24"/>
              </w:rPr>
            </w:pPr>
            <w:r>
              <w:rPr>
                <w:rFonts w:ascii="Times New Roman" w:hAnsi="Times New Roman"/>
                <w:sz w:val="24"/>
                <w:szCs w:val="24"/>
              </w:rPr>
              <w:t>0,306</w:t>
            </w:r>
          </w:p>
        </w:tc>
        <w:tc>
          <w:tcPr>
            <w:tcW w:w="2394" w:type="dxa"/>
            <w:vMerge w:val="restart"/>
          </w:tcPr>
          <w:p w:rsidR="00174809"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51</w:t>
            </w: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42</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06</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27</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48</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val="restart"/>
          </w:tcPr>
          <w:p w:rsidR="00174809" w:rsidRDefault="00174809" w:rsidP="00AA39F9">
            <w:pPr>
              <w:jc w:val="center"/>
              <w:rPr>
                <w:rFonts w:ascii="Times New Roman" w:hAnsi="Times New Roman"/>
                <w:sz w:val="24"/>
                <w:szCs w:val="24"/>
              </w:rPr>
            </w:pPr>
          </w:p>
          <w:p w:rsidR="00174809" w:rsidRDefault="00174809" w:rsidP="00AA39F9">
            <w:pPr>
              <w:jc w:val="center"/>
              <w:rPr>
                <w:rFonts w:ascii="Times New Roman" w:hAnsi="Times New Roman"/>
                <w:sz w:val="24"/>
                <w:szCs w:val="24"/>
              </w:rPr>
            </w:pPr>
          </w:p>
          <w:p w:rsidR="00174809"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Pr>
                <w:rFonts w:ascii="Times New Roman" w:hAnsi="Times New Roman"/>
                <w:sz w:val="24"/>
                <w:szCs w:val="24"/>
              </w:rPr>
              <w:t>Kualitas Produk</w:t>
            </w: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51</w:t>
            </w:r>
          </w:p>
        </w:tc>
        <w:tc>
          <w:tcPr>
            <w:tcW w:w="2393" w:type="dxa"/>
            <w:vMerge w:val="restart"/>
          </w:tcPr>
          <w:p w:rsidR="00174809"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306</w:t>
            </w:r>
          </w:p>
        </w:tc>
        <w:tc>
          <w:tcPr>
            <w:tcW w:w="2394" w:type="dxa"/>
            <w:vMerge w:val="restart"/>
          </w:tcPr>
          <w:p w:rsidR="00174809"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75</w:t>
            </w: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84</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37</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91</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69</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76</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val="restart"/>
          </w:tcPr>
          <w:p w:rsidR="00174809"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Pr>
                <w:rFonts w:ascii="Times New Roman" w:hAnsi="Times New Roman"/>
                <w:sz w:val="24"/>
                <w:szCs w:val="24"/>
              </w:rPr>
              <w:t>Persepsi Harga</w:t>
            </w: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53</w:t>
            </w:r>
          </w:p>
        </w:tc>
        <w:tc>
          <w:tcPr>
            <w:tcW w:w="2393" w:type="dxa"/>
            <w:vMerge w:val="restart"/>
          </w:tcPr>
          <w:p w:rsidR="00174809" w:rsidRPr="006323EF"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306</w:t>
            </w:r>
          </w:p>
          <w:p w:rsidR="00174809" w:rsidRPr="006323EF" w:rsidRDefault="00174809" w:rsidP="00AA39F9">
            <w:pPr>
              <w:jc w:val="center"/>
              <w:rPr>
                <w:rFonts w:ascii="Times New Roman" w:hAnsi="Times New Roman"/>
                <w:sz w:val="24"/>
                <w:szCs w:val="24"/>
              </w:rPr>
            </w:pPr>
          </w:p>
        </w:tc>
        <w:tc>
          <w:tcPr>
            <w:tcW w:w="2394" w:type="dxa"/>
            <w:vMerge w:val="restart"/>
          </w:tcPr>
          <w:p w:rsidR="00174809" w:rsidRPr="006323EF"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53</w:t>
            </w: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02</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60</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31</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val="restart"/>
          </w:tcPr>
          <w:p w:rsidR="00174809"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Pr>
                <w:rFonts w:ascii="Times New Roman" w:hAnsi="Times New Roman"/>
                <w:sz w:val="24"/>
                <w:szCs w:val="24"/>
              </w:rPr>
              <w:t>Minat Pembelian Ulang</w:t>
            </w: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49</w:t>
            </w:r>
          </w:p>
        </w:tc>
        <w:tc>
          <w:tcPr>
            <w:tcW w:w="2393" w:type="dxa"/>
            <w:vMerge w:val="restart"/>
          </w:tcPr>
          <w:p w:rsidR="00174809" w:rsidRPr="006323EF"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306</w:t>
            </w:r>
          </w:p>
          <w:p w:rsidR="00174809" w:rsidRPr="006323EF" w:rsidRDefault="00174809" w:rsidP="00AA39F9">
            <w:pPr>
              <w:jc w:val="center"/>
              <w:rPr>
                <w:rFonts w:ascii="Times New Roman" w:hAnsi="Times New Roman"/>
                <w:sz w:val="24"/>
                <w:szCs w:val="24"/>
              </w:rPr>
            </w:pPr>
          </w:p>
        </w:tc>
        <w:tc>
          <w:tcPr>
            <w:tcW w:w="2394" w:type="dxa"/>
            <w:vMerge w:val="restart"/>
          </w:tcPr>
          <w:p w:rsidR="00174809" w:rsidRPr="006323EF"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82</w:t>
            </w: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95</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29</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6323EF" w:rsidRDefault="00174809" w:rsidP="00AA39F9">
            <w:pPr>
              <w:jc w:val="center"/>
              <w:rPr>
                <w:rFonts w:ascii="Times New Roman" w:hAnsi="Times New Roman"/>
                <w:sz w:val="24"/>
                <w:szCs w:val="24"/>
              </w:rPr>
            </w:pP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36</w:t>
            </w:r>
          </w:p>
        </w:tc>
        <w:tc>
          <w:tcPr>
            <w:tcW w:w="2393" w:type="dxa"/>
            <w:vMerge/>
          </w:tcPr>
          <w:p w:rsidR="00174809" w:rsidRPr="006323EF" w:rsidRDefault="00174809" w:rsidP="00AA39F9">
            <w:pPr>
              <w:jc w:val="center"/>
              <w:rPr>
                <w:rFonts w:ascii="Times New Roman" w:hAnsi="Times New Roman"/>
                <w:sz w:val="24"/>
                <w:szCs w:val="24"/>
              </w:rPr>
            </w:pPr>
          </w:p>
        </w:tc>
        <w:tc>
          <w:tcPr>
            <w:tcW w:w="2394" w:type="dxa"/>
            <w:vMerge/>
          </w:tcPr>
          <w:p w:rsidR="00174809" w:rsidRPr="006323EF" w:rsidRDefault="00174809" w:rsidP="00AA39F9">
            <w:pPr>
              <w:jc w:val="center"/>
              <w:rPr>
                <w:rFonts w:ascii="Times New Roman" w:hAnsi="Times New Roman"/>
                <w:sz w:val="24"/>
                <w:szCs w:val="24"/>
              </w:rPr>
            </w:pPr>
          </w:p>
        </w:tc>
      </w:tr>
      <w:tr w:rsidR="00174809" w:rsidRPr="00AA39F9" w:rsidTr="00AA39F9">
        <w:tc>
          <w:tcPr>
            <w:tcW w:w="2393" w:type="dxa"/>
            <w:vMerge w:val="restart"/>
          </w:tcPr>
          <w:p w:rsidR="00174809" w:rsidRDefault="00174809" w:rsidP="00AA39F9">
            <w:pPr>
              <w:jc w:val="center"/>
              <w:rPr>
                <w:rFonts w:ascii="Times New Roman" w:hAnsi="Times New Roman"/>
                <w:sz w:val="24"/>
                <w:szCs w:val="24"/>
              </w:rPr>
            </w:pPr>
          </w:p>
          <w:p w:rsidR="00174809"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Pr>
                <w:rFonts w:ascii="Times New Roman" w:hAnsi="Times New Roman"/>
                <w:sz w:val="24"/>
                <w:szCs w:val="24"/>
              </w:rPr>
              <w:t>Kepuasan Pelanggan</w:t>
            </w:r>
          </w:p>
        </w:tc>
        <w:tc>
          <w:tcPr>
            <w:tcW w:w="2393" w:type="dxa"/>
          </w:tcPr>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758</w:t>
            </w:r>
          </w:p>
        </w:tc>
        <w:tc>
          <w:tcPr>
            <w:tcW w:w="2393" w:type="dxa"/>
            <w:vMerge w:val="restart"/>
          </w:tcPr>
          <w:p w:rsidR="00174809" w:rsidRDefault="00174809" w:rsidP="00AA39F9">
            <w:pPr>
              <w:jc w:val="center"/>
              <w:rPr>
                <w:rFonts w:ascii="Times New Roman" w:hAnsi="Times New Roman"/>
                <w:sz w:val="24"/>
                <w:szCs w:val="24"/>
              </w:rPr>
            </w:pPr>
          </w:p>
          <w:p w:rsidR="00174809" w:rsidRDefault="00174809" w:rsidP="00AA39F9">
            <w:pPr>
              <w:jc w:val="center"/>
              <w:rPr>
                <w:rFonts w:ascii="Times New Roman" w:hAnsi="Times New Roman"/>
                <w:sz w:val="24"/>
                <w:szCs w:val="24"/>
              </w:rPr>
            </w:pPr>
          </w:p>
          <w:p w:rsidR="00174809" w:rsidRPr="00AA39F9" w:rsidRDefault="00174809" w:rsidP="00AA39F9">
            <w:pPr>
              <w:jc w:val="center"/>
              <w:rPr>
                <w:rFonts w:ascii="Times New Roman" w:hAnsi="Times New Roman"/>
                <w:sz w:val="24"/>
                <w:szCs w:val="24"/>
              </w:rPr>
            </w:pPr>
            <w:r w:rsidRPr="00AA39F9">
              <w:rPr>
                <w:rFonts w:ascii="Times New Roman" w:hAnsi="Times New Roman"/>
                <w:sz w:val="24"/>
                <w:szCs w:val="24"/>
              </w:rPr>
              <w:t>0,306</w:t>
            </w:r>
          </w:p>
          <w:p w:rsidR="00174809" w:rsidRPr="006323EF" w:rsidRDefault="00174809" w:rsidP="00AA39F9">
            <w:pPr>
              <w:jc w:val="center"/>
              <w:rPr>
                <w:rFonts w:ascii="Times New Roman" w:hAnsi="Times New Roman"/>
                <w:sz w:val="24"/>
                <w:szCs w:val="24"/>
              </w:rPr>
            </w:pPr>
          </w:p>
        </w:tc>
        <w:tc>
          <w:tcPr>
            <w:tcW w:w="2394" w:type="dxa"/>
            <w:vMerge w:val="restart"/>
          </w:tcPr>
          <w:p w:rsidR="00174809"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p>
          <w:p w:rsidR="00174809" w:rsidRPr="006323EF" w:rsidRDefault="00174809" w:rsidP="00AA39F9">
            <w:pPr>
              <w:jc w:val="center"/>
              <w:rPr>
                <w:rFonts w:ascii="Times New Roman" w:hAnsi="Times New Roman"/>
                <w:sz w:val="24"/>
                <w:szCs w:val="24"/>
              </w:rPr>
            </w:pPr>
            <w:r w:rsidRPr="006323EF">
              <w:rPr>
                <w:rFonts w:ascii="Times New Roman" w:hAnsi="Times New Roman"/>
                <w:sz w:val="24"/>
                <w:szCs w:val="24"/>
              </w:rPr>
              <w:t>0,801</w:t>
            </w:r>
          </w:p>
        </w:tc>
      </w:tr>
      <w:tr w:rsidR="00174809" w:rsidRPr="00AA39F9" w:rsidTr="00AA39F9">
        <w:tc>
          <w:tcPr>
            <w:tcW w:w="2393" w:type="dxa"/>
            <w:vMerge/>
          </w:tcPr>
          <w:p w:rsidR="00174809" w:rsidRPr="00AA39F9" w:rsidRDefault="00174809" w:rsidP="00AA39F9">
            <w:pPr>
              <w:jc w:val="center"/>
              <w:rPr>
                <w:rFonts w:ascii="Times New Roman" w:hAnsi="Times New Roman"/>
                <w:sz w:val="24"/>
                <w:szCs w:val="24"/>
              </w:rPr>
            </w:pPr>
          </w:p>
        </w:tc>
        <w:tc>
          <w:tcPr>
            <w:tcW w:w="2393" w:type="dxa"/>
          </w:tcPr>
          <w:p w:rsidR="00174809" w:rsidRPr="00AA39F9" w:rsidRDefault="00174809" w:rsidP="00AA39F9">
            <w:pPr>
              <w:jc w:val="center"/>
              <w:rPr>
                <w:rFonts w:ascii="Times New Roman" w:hAnsi="Times New Roman"/>
                <w:sz w:val="24"/>
                <w:szCs w:val="24"/>
              </w:rPr>
            </w:pPr>
            <w:r w:rsidRPr="00AA39F9">
              <w:rPr>
                <w:rFonts w:ascii="Times New Roman" w:hAnsi="Times New Roman"/>
                <w:sz w:val="24"/>
                <w:szCs w:val="24"/>
              </w:rPr>
              <w:t>0,696</w:t>
            </w:r>
          </w:p>
        </w:tc>
        <w:tc>
          <w:tcPr>
            <w:tcW w:w="2393" w:type="dxa"/>
            <w:vMerge/>
          </w:tcPr>
          <w:p w:rsidR="00174809" w:rsidRPr="00AA39F9" w:rsidRDefault="00174809" w:rsidP="00AA39F9">
            <w:pPr>
              <w:jc w:val="center"/>
              <w:rPr>
                <w:rFonts w:ascii="Times New Roman" w:hAnsi="Times New Roman"/>
                <w:sz w:val="24"/>
                <w:szCs w:val="24"/>
              </w:rPr>
            </w:pPr>
          </w:p>
        </w:tc>
        <w:tc>
          <w:tcPr>
            <w:tcW w:w="2394" w:type="dxa"/>
            <w:vMerge/>
          </w:tcPr>
          <w:p w:rsidR="00174809" w:rsidRPr="00AA39F9"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AA39F9" w:rsidRDefault="00174809" w:rsidP="00AA39F9">
            <w:pPr>
              <w:jc w:val="center"/>
              <w:rPr>
                <w:rFonts w:ascii="Times New Roman" w:hAnsi="Times New Roman"/>
                <w:sz w:val="24"/>
                <w:szCs w:val="24"/>
              </w:rPr>
            </w:pPr>
          </w:p>
        </w:tc>
        <w:tc>
          <w:tcPr>
            <w:tcW w:w="2393" w:type="dxa"/>
          </w:tcPr>
          <w:p w:rsidR="00174809" w:rsidRPr="00AA39F9" w:rsidRDefault="00174809" w:rsidP="00AA39F9">
            <w:pPr>
              <w:jc w:val="center"/>
              <w:rPr>
                <w:rFonts w:ascii="Times New Roman" w:hAnsi="Times New Roman"/>
                <w:sz w:val="24"/>
                <w:szCs w:val="24"/>
              </w:rPr>
            </w:pPr>
            <w:r w:rsidRPr="00AA39F9">
              <w:rPr>
                <w:rFonts w:ascii="Times New Roman" w:hAnsi="Times New Roman"/>
                <w:sz w:val="24"/>
                <w:szCs w:val="24"/>
              </w:rPr>
              <w:t>0,759</w:t>
            </w:r>
          </w:p>
        </w:tc>
        <w:tc>
          <w:tcPr>
            <w:tcW w:w="2393" w:type="dxa"/>
            <w:vMerge/>
          </w:tcPr>
          <w:p w:rsidR="00174809" w:rsidRPr="00AA39F9" w:rsidRDefault="00174809" w:rsidP="00AA39F9">
            <w:pPr>
              <w:jc w:val="center"/>
              <w:rPr>
                <w:rFonts w:ascii="Times New Roman" w:hAnsi="Times New Roman"/>
                <w:sz w:val="24"/>
                <w:szCs w:val="24"/>
              </w:rPr>
            </w:pPr>
          </w:p>
        </w:tc>
        <w:tc>
          <w:tcPr>
            <w:tcW w:w="2394" w:type="dxa"/>
            <w:vMerge/>
          </w:tcPr>
          <w:p w:rsidR="00174809" w:rsidRPr="00AA39F9"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AA39F9" w:rsidRDefault="00174809" w:rsidP="00AA39F9">
            <w:pPr>
              <w:jc w:val="center"/>
              <w:rPr>
                <w:rFonts w:ascii="Times New Roman" w:hAnsi="Times New Roman"/>
                <w:sz w:val="24"/>
                <w:szCs w:val="24"/>
              </w:rPr>
            </w:pPr>
          </w:p>
        </w:tc>
        <w:tc>
          <w:tcPr>
            <w:tcW w:w="2393" w:type="dxa"/>
          </w:tcPr>
          <w:p w:rsidR="00174809" w:rsidRPr="00AA39F9" w:rsidRDefault="00174809" w:rsidP="00AA39F9">
            <w:pPr>
              <w:jc w:val="center"/>
              <w:rPr>
                <w:rFonts w:ascii="Times New Roman" w:hAnsi="Times New Roman"/>
                <w:sz w:val="24"/>
                <w:szCs w:val="24"/>
              </w:rPr>
            </w:pPr>
            <w:r w:rsidRPr="00AA39F9">
              <w:rPr>
                <w:rFonts w:ascii="Times New Roman" w:hAnsi="Times New Roman"/>
                <w:sz w:val="24"/>
                <w:szCs w:val="24"/>
              </w:rPr>
              <w:t>0,807</w:t>
            </w:r>
          </w:p>
        </w:tc>
        <w:tc>
          <w:tcPr>
            <w:tcW w:w="2393" w:type="dxa"/>
            <w:vMerge/>
          </w:tcPr>
          <w:p w:rsidR="00174809" w:rsidRPr="00AA39F9" w:rsidRDefault="00174809" w:rsidP="00AA39F9">
            <w:pPr>
              <w:jc w:val="center"/>
              <w:rPr>
                <w:rFonts w:ascii="Times New Roman" w:hAnsi="Times New Roman"/>
                <w:sz w:val="24"/>
                <w:szCs w:val="24"/>
              </w:rPr>
            </w:pPr>
          </w:p>
        </w:tc>
        <w:tc>
          <w:tcPr>
            <w:tcW w:w="2394" w:type="dxa"/>
            <w:vMerge/>
          </w:tcPr>
          <w:p w:rsidR="00174809" w:rsidRPr="00AA39F9" w:rsidRDefault="00174809" w:rsidP="00AA39F9">
            <w:pPr>
              <w:jc w:val="center"/>
              <w:rPr>
                <w:rFonts w:ascii="Times New Roman" w:hAnsi="Times New Roman"/>
                <w:sz w:val="24"/>
                <w:szCs w:val="24"/>
              </w:rPr>
            </w:pPr>
          </w:p>
        </w:tc>
      </w:tr>
      <w:tr w:rsidR="00174809" w:rsidRPr="00AA39F9" w:rsidTr="00AA39F9">
        <w:tc>
          <w:tcPr>
            <w:tcW w:w="2393" w:type="dxa"/>
            <w:vMerge/>
          </w:tcPr>
          <w:p w:rsidR="00174809" w:rsidRPr="00AA39F9" w:rsidRDefault="00174809" w:rsidP="00AA39F9">
            <w:pPr>
              <w:jc w:val="center"/>
              <w:rPr>
                <w:rFonts w:ascii="Times New Roman" w:hAnsi="Times New Roman"/>
                <w:sz w:val="24"/>
                <w:szCs w:val="24"/>
              </w:rPr>
            </w:pPr>
          </w:p>
        </w:tc>
        <w:tc>
          <w:tcPr>
            <w:tcW w:w="2393" w:type="dxa"/>
          </w:tcPr>
          <w:p w:rsidR="00174809" w:rsidRPr="00AA39F9" w:rsidRDefault="00174809" w:rsidP="00AA39F9">
            <w:pPr>
              <w:jc w:val="center"/>
              <w:rPr>
                <w:rFonts w:ascii="Times New Roman" w:hAnsi="Times New Roman"/>
                <w:sz w:val="24"/>
                <w:szCs w:val="24"/>
              </w:rPr>
            </w:pPr>
            <w:r w:rsidRPr="00AA39F9">
              <w:rPr>
                <w:rFonts w:ascii="Times New Roman" w:hAnsi="Times New Roman"/>
                <w:sz w:val="24"/>
                <w:szCs w:val="24"/>
              </w:rPr>
              <w:t>0,696</w:t>
            </w:r>
          </w:p>
        </w:tc>
        <w:tc>
          <w:tcPr>
            <w:tcW w:w="2393" w:type="dxa"/>
            <w:vMerge/>
          </w:tcPr>
          <w:p w:rsidR="00174809" w:rsidRPr="00AA39F9" w:rsidRDefault="00174809" w:rsidP="00AA39F9">
            <w:pPr>
              <w:jc w:val="center"/>
              <w:rPr>
                <w:rFonts w:ascii="Times New Roman" w:hAnsi="Times New Roman"/>
                <w:sz w:val="24"/>
                <w:szCs w:val="24"/>
              </w:rPr>
            </w:pPr>
          </w:p>
        </w:tc>
        <w:tc>
          <w:tcPr>
            <w:tcW w:w="2394" w:type="dxa"/>
            <w:vMerge/>
          </w:tcPr>
          <w:p w:rsidR="00174809" w:rsidRPr="00AA39F9" w:rsidRDefault="00174809" w:rsidP="00AA39F9">
            <w:pPr>
              <w:jc w:val="center"/>
              <w:rPr>
                <w:rFonts w:ascii="Times New Roman" w:hAnsi="Times New Roman"/>
                <w:sz w:val="24"/>
                <w:szCs w:val="24"/>
              </w:rPr>
            </w:pPr>
          </w:p>
        </w:tc>
      </w:tr>
    </w:tbl>
    <w:p w:rsidR="00ED173B" w:rsidRDefault="00ED173B" w:rsidP="00ED173B">
      <w:pPr>
        <w:rPr>
          <w:szCs w:val="24"/>
        </w:rPr>
      </w:pPr>
      <w:r>
        <w:rPr>
          <w:szCs w:val="24"/>
        </w:rPr>
        <w:t>Sumber: Pengolahan data SPSS 2024</w:t>
      </w:r>
    </w:p>
    <w:p w:rsidR="00AA39F9" w:rsidRDefault="00AA39F9" w:rsidP="00AA39F9">
      <w:pPr>
        <w:jc w:val="both"/>
        <w:rPr>
          <w:szCs w:val="24"/>
        </w:rPr>
      </w:pPr>
      <w:r>
        <w:rPr>
          <w:szCs w:val="24"/>
        </w:rPr>
        <w:tab/>
      </w:r>
      <w:r w:rsidR="007F1F24">
        <w:rPr>
          <w:szCs w:val="24"/>
        </w:rPr>
        <w:t>Hasil tabel berikut menunjukan</w:t>
      </w:r>
      <w:r>
        <w:rPr>
          <w:szCs w:val="24"/>
        </w:rPr>
        <w:t xml:space="preserve"> nilai rhitung &gt; rtabel, menunjukan bahwa semua semua indikator </w:t>
      </w:r>
      <w:r w:rsidR="007F1F24">
        <w:rPr>
          <w:szCs w:val="24"/>
        </w:rPr>
        <w:t>dapat</w:t>
      </w:r>
      <w:r>
        <w:rPr>
          <w:szCs w:val="24"/>
        </w:rPr>
        <w:t xml:space="preserve"> dinyatakan valid, yang artinya semua item dapat mengukur apa yang seharusnya diukur dalam penelitian ini.</w:t>
      </w:r>
    </w:p>
    <w:p w:rsidR="00143B8A" w:rsidRDefault="00AA39F9" w:rsidP="00AA39F9">
      <w:pPr>
        <w:jc w:val="both"/>
        <w:rPr>
          <w:szCs w:val="24"/>
        </w:rPr>
      </w:pPr>
      <w:r>
        <w:rPr>
          <w:szCs w:val="24"/>
        </w:rPr>
        <w:tab/>
      </w:r>
      <w:r w:rsidR="007F1F24">
        <w:rPr>
          <w:szCs w:val="24"/>
        </w:rPr>
        <w:t>Hasil tabel berikut menunjukan bahwa nilai cronbach alpha lebih besar dari</w:t>
      </w:r>
      <w:r>
        <w:rPr>
          <w:szCs w:val="24"/>
        </w:rPr>
        <w:t xml:space="preserve"> 0,6 yang artinya semua indikator reliabel untuk dilakukan uji selanjutnya</w:t>
      </w:r>
      <w:r w:rsidR="00143B8A">
        <w:rPr>
          <w:szCs w:val="24"/>
        </w:rPr>
        <w:t>.</w:t>
      </w:r>
    </w:p>
    <w:p w:rsidR="00143B8A" w:rsidRDefault="00143B8A" w:rsidP="00AA39F9">
      <w:pPr>
        <w:jc w:val="both"/>
        <w:rPr>
          <w:szCs w:val="24"/>
        </w:rPr>
      </w:pPr>
    </w:p>
    <w:p w:rsidR="00AA39F9" w:rsidRPr="008D7378" w:rsidRDefault="008930C6" w:rsidP="008D7378">
      <w:pPr>
        <w:pStyle w:val="Heading1"/>
        <w:rPr>
          <w:i w:val="0"/>
          <w:sz w:val="24"/>
          <w:szCs w:val="24"/>
        </w:rPr>
      </w:pPr>
      <w:r>
        <w:rPr>
          <w:i w:val="0"/>
          <w:sz w:val="24"/>
          <w:szCs w:val="24"/>
        </w:rPr>
        <w:t>4.1</w:t>
      </w:r>
      <w:r w:rsidR="002C0982">
        <w:rPr>
          <w:i w:val="0"/>
          <w:sz w:val="24"/>
          <w:szCs w:val="24"/>
        </w:rPr>
        <w:t>.2</w:t>
      </w:r>
      <w:r>
        <w:rPr>
          <w:i w:val="0"/>
          <w:sz w:val="24"/>
          <w:szCs w:val="24"/>
        </w:rPr>
        <w:t xml:space="preserve"> Asumsi Klasik</w:t>
      </w:r>
    </w:p>
    <w:p w:rsidR="004C3A67" w:rsidRDefault="00981321" w:rsidP="00143B8A">
      <w:pPr>
        <w:ind w:left="720" w:hanging="720"/>
        <w:jc w:val="both"/>
      </w:pPr>
      <w:r>
        <w:t>Tabel 2</w:t>
      </w:r>
      <w:r w:rsidR="00143B8A">
        <w:t xml:space="preserve"> : Uji </w:t>
      </w:r>
      <w:r w:rsidR="008930C6">
        <w:t>asumsi klasik</w:t>
      </w:r>
      <w:r w:rsidR="00143B8A">
        <w:t xml:space="preserve"> </w:t>
      </w:r>
      <w:r w:rsidR="008930C6" w:rsidRPr="008930C6">
        <w:rPr>
          <w:szCs w:val="24"/>
        </w:rPr>
        <w:t>Inovasi, Kualitas</w:t>
      </w:r>
      <w:r w:rsidR="008930C6">
        <w:rPr>
          <w:szCs w:val="24"/>
        </w:rPr>
        <w:t xml:space="preserve"> Produk, persepsi harga dan</w:t>
      </w:r>
      <w:r w:rsidR="008930C6" w:rsidRPr="008930C6">
        <w:rPr>
          <w:szCs w:val="24"/>
        </w:rPr>
        <w:t xml:space="preserve"> kepuasan pelanggan</w:t>
      </w:r>
      <w:r w:rsidR="008930C6">
        <w:rPr>
          <w:szCs w:val="24"/>
        </w:rPr>
        <w:t xml:space="preserve"> terhadap minat Pembelian ulang</w:t>
      </w:r>
    </w:p>
    <w:tbl>
      <w:tblPr>
        <w:tblStyle w:val="TableGrid"/>
        <w:tblW w:w="0" w:type="auto"/>
        <w:jc w:val="center"/>
        <w:tblLook w:val="04A0" w:firstRow="1" w:lastRow="0" w:firstColumn="1" w:lastColumn="0" w:noHBand="0" w:noVBand="1"/>
      </w:tblPr>
      <w:tblGrid>
        <w:gridCol w:w="3269"/>
        <w:gridCol w:w="1477"/>
        <w:gridCol w:w="1176"/>
        <w:gridCol w:w="1117"/>
        <w:gridCol w:w="2534"/>
      </w:tblGrid>
      <w:tr w:rsidR="008930C6" w:rsidTr="008930C6">
        <w:trPr>
          <w:jc w:val="center"/>
        </w:trPr>
        <w:tc>
          <w:tcPr>
            <w:tcW w:w="3279" w:type="dxa"/>
            <w:vMerge w:val="restart"/>
          </w:tcPr>
          <w:p w:rsidR="008930C6" w:rsidRDefault="008930C6" w:rsidP="008930C6">
            <w:pPr>
              <w:jc w:val="center"/>
              <w:rPr>
                <w:rFonts w:ascii="Times New Roman" w:hAnsi="Times New Roman"/>
                <w:sz w:val="24"/>
                <w:szCs w:val="24"/>
              </w:rPr>
            </w:pPr>
          </w:p>
          <w:p w:rsidR="008930C6" w:rsidRPr="008930C6" w:rsidRDefault="008930C6" w:rsidP="008930C6">
            <w:pPr>
              <w:jc w:val="center"/>
              <w:rPr>
                <w:rFonts w:ascii="Times New Roman" w:hAnsi="Times New Roman"/>
                <w:sz w:val="24"/>
                <w:szCs w:val="24"/>
              </w:rPr>
            </w:pPr>
            <w:r w:rsidRPr="008930C6">
              <w:rPr>
                <w:rFonts w:ascii="Times New Roman" w:hAnsi="Times New Roman"/>
                <w:sz w:val="24"/>
                <w:szCs w:val="24"/>
              </w:rPr>
              <w:t>Hubungan</w:t>
            </w:r>
          </w:p>
        </w:tc>
        <w:tc>
          <w:tcPr>
            <w:tcW w:w="1478" w:type="dxa"/>
          </w:tcPr>
          <w:p w:rsidR="008930C6" w:rsidRPr="008930C6" w:rsidRDefault="008930C6" w:rsidP="008930C6">
            <w:pPr>
              <w:jc w:val="center"/>
              <w:rPr>
                <w:rFonts w:ascii="Times New Roman" w:hAnsi="Times New Roman"/>
                <w:sz w:val="24"/>
                <w:szCs w:val="24"/>
              </w:rPr>
            </w:pPr>
            <w:r w:rsidRPr="008930C6">
              <w:rPr>
                <w:rFonts w:ascii="Times New Roman" w:hAnsi="Times New Roman"/>
                <w:sz w:val="24"/>
                <w:szCs w:val="24"/>
              </w:rPr>
              <w:t>Uji Normalitas</w:t>
            </w:r>
          </w:p>
        </w:tc>
        <w:tc>
          <w:tcPr>
            <w:tcW w:w="2295" w:type="dxa"/>
            <w:gridSpan w:val="2"/>
          </w:tcPr>
          <w:p w:rsidR="008930C6" w:rsidRPr="008930C6" w:rsidRDefault="008930C6" w:rsidP="008930C6">
            <w:pPr>
              <w:jc w:val="center"/>
              <w:rPr>
                <w:rFonts w:ascii="Times New Roman" w:hAnsi="Times New Roman"/>
                <w:sz w:val="24"/>
                <w:szCs w:val="24"/>
              </w:rPr>
            </w:pPr>
            <w:r w:rsidRPr="008930C6">
              <w:rPr>
                <w:rFonts w:ascii="Times New Roman" w:hAnsi="Times New Roman"/>
                <w:sz w:val="24"/>
                <w:szCs w:val="24"/>
              </w:rPr>
              <w:t>Uji Multikolinearitas</w:t>
            </w:r>
          </w:p>
        </w:tc>
        <w:tc>
          <w:tcPr>
            <w:tcW w:w="2536" w:type="dxa"/>
          </w:tcPr>
          <w:p w:rsidR="008930C6" w:rsidRPr="008930C6" w:rsidRDefault="008930C6" w:rsidP="008930C6">
            <w:pPr>
              <w:jc w:val="center"/>
              <w:rPr>
                <w:rFonts w:ascii="Times New Roman" w:hAnsi="Times New Roman"/>
                <w:sz w:val="24"/>
                <w:szCs w:val="24"/>
              </w:rPr>
            </w:pPr>
            <w:r w:rsidRPr="008930C6">
              <w:rPr>
                <w:rFonts w:ascii="Times New Roman" w:hAnsi="Times New Roman"/>
                <w:sz w:val="24"/>
                <w:szCs w:val="24"/>
              </w:rPr>
              <w:t>Uji Heteroskedastisitas</w:t>
            </w:r>
          </w:p>
        </w:tc>
      </w:tr>
      <w:tr w:rsidR="008930C6" w:rsidTr="008930C6">
        <w:trPr>
          <w:jc w:val="center"/>
        </w:trPr>
        <w:tc>
          <w:tcPr>
            <w:tcW w:w="3279" w:type="dxa"/>
            <w:vMerge/>
          </w:tcPr>
          <w:p w:rsidR="008930C6" w:rsidRPr="008930C6" w:rsidRDefault="008930C6" w:rsidP="008930C6">
            <w:pPr>
              <w:jc w:val="center"/>
              <w:rPr>
                <w:rFonts w:ascii="Times New Roman" w:hAnsi="Times New Roman"/>
                <w:sz w:val="24"/>
                <w:szCs w:val="24"/>
              </w:rPr>
            </w:pPr>
          </w:p>
        </w:tc>
        <w:tc>
          <w:tcPr>
            <w:tcW w:w="1478" w:type="dxa"/>
          </w:tcPr>
          <w:p w:rsidR="008930C6" w:rsidRPr="008930C6" w:rsidRDefault="008930C6" w:rsidP="008930C6">
            <w:pPr>
              <w:jc w:val="center"/>
              <w:rPr>
                <w:rFonts w:ascii="Times New Roman" w:hAnsi="Times New Roman"/>
                <w:i/>
                <w:sz w:val="24"/>
                <w:szCs w:val="24"/>
              </w:rPr>
            </w:pPr>
            <w:r w:rsidRPr="008930C6">
              <w:rPr>
                <w:rFonts w:ascii="Times New Roman" w:hAnsi="Times New Roman"/>
                <w:i/>
                <w:sz w:val="24"/>
                <w:szCs w:val="24"/>
              </w:rPr>
              <w:t>Assymp Sig.</w:t>
            </w:r>
          </w:p>
        </w:tc>
        <w:tc>
          <w:tcPr>
            <w:tcW w:w="1176" w:type="dxa"/>
          </w:tcPr>
          <w:p w:rsidR="008930C6" w:rsidRPr="008930C6" w:rsidRDefault="008930C6" w:rsidP="008930C6">
            <w:pPr>
              <w:jc w:val="center"/>
              <w:rPr>
                <w:rFonts w:ascii="Times New Roman" w:hAnsi="Times New Roman"/>
                <w:sz w:val="24"/>
                <w:szCs w:val="24"/>
              </w:rPr>
            </w:pPr>
            <w:r w:rsidRPr="008930C6">
              <w:rPr>
                <w:rFonts w:ascii="Times New Roman" w:hAnsi="Times New Roman"/>
                <w:sz w:val="24"/>
                <w:szCs w:val="24"/>
              </w:rPr>
              <w:t>Tolerance</w:t>
            </w:r>
          </w:p>
        </w:tc>
        <w:tc>
          <w:tcPr>
            <w:tcW w:w="1119" w:type="dxa"/>
          </w:tcPr>
          <w:p w:rsidR="008930C6" w:rsidRPr="008930C6" w:rsidRDefault="008930C6" w:rsidP="008930C6">
            <w:pPr>
              <w:jc w:val="center"/>
              <w:rPr>
                <w:rFonts w:ascii="Times New Roman" w:hAnsi="Times New Roman"/>
                <w:sz w:val="24"/>
                <w:szCs w:val="24"/>
              </w:rPr>
            </w:pPr>
            <w:r w:rsidRPr="008930C6">
              <w:rPr>
                <w:rFonts w:ascii="Times New Roman" w:hAnsi="Times New Roman"/>
                <w:sz w:val="24"/>
                <w:szCs w:val="24"/>
              </w:rPr>
              <w:t>VIF</w:t>
            </w:r>
          </w:p>
        </w:tc>
        <w:tc>
          <w:tcPr>
            <w:tcW w:w="2536" w:type="dxa"/>
          </w:tcPr>
          <w:p w:rsidR="008930C6" w:rsidRPr="008930C6" w:rsidRDefault="008930C6" w:rsidP="008930C6">
            <w:pPr>
              <w:jc w:val="center"/>
              <w:rPr>
                <w:rFonts w:ascii="Times New Roman" w:hAnsi="Times New Roman"/>
                <w:sz w:val="24"/>
                <w:szCs w:val="24"/>
              </w:rPr>
            </w:pPr>
            <w:r w:rsidRPr="008930C6">
              <w:rPr>
                <w:rFonts w:ascii="Times New Roman" w:hAnsi="Times New Roman"/>
                <w:sz w:val="24"/>
                <w:szCs w:val="24"/>
              </w:rPr>
              <w:t>Sig.</w:t>
            </w:r>
          </w:p>
        </w:tc>
      </w:tr>
      <w:tr w:rsidR="008930C6" w:rsidTr="008930C6">
        <w:trPr>
          <w:jc w:val="center"/>
        </w:trPr>
        <w:tc>
          <w:tcPr>
            <w:tcW w:w="3279" w:type="dxa"/>
          </w:tcPr>
          <w:p w:rsidR="008930C6" w:rsidRPr="008930C6" w:rsidRDefault="008930C6" w:rsidP="00174809">
            <w:pPr>
              <w:jc w:val="both"/>
              <w:rPr>
                <w:rFonts w:ascii="Times New Roman" w:hAnsi="Times New Roman"/>
                <w:sz w:val="24"/>
                <w:szCs w:val="24"/>
              </w:rPr>
            </w:pPr>
          </w:p>
        </w:tc>
        <w:tc>
          <w:tcPr>
            <w:tcW w:w="1478" w:type="dxa"/>
          </w:tcPr>
          <w:p w:rsidR="008930C6" w:rsidRPr="008930C6" w:rsidRDefault="008930C6" w:rsidP="008930C6">
            <w:pPr>
              <w:jc w:val="center"/>
              <w:rPr>
                <w:rFonts w:ascii="Times New Roman" w:hAnsi="Times New Roman"/>
                <w:sz w:val="24"/>
                <w:szCs w:val="24"/>
              </w:rPr>
            </w:pPr>
            <w:r>
              <w:rPr>
                <w:rFonts w:ascii="Times New Roman" w:hAnsi="Times New Roman"/>
                <w:sz w:val="24"/>
                <w:szCs w:val="24"/>
              </w:rPr>
              <w:t>.200</w:t>
            </w:r>
          </w:p>
        </w:tc>
        <w:tc>
          <w:tcPr>
            <w:tcW w:w="1176" w:type="dxa"/>
          </w:tcPr>
          <w:p w:rsidR="008930C6" w:rsidRPr="008930C6" w:rsidRDefault="008930C6" w:rsidP="008930C6">
            <w:pPr>
              <w:jc w:val="center"/>
              <w:rPr>
                <w:rFonts w:ascii="Times New Roman" w:hAnsi="Times New Roman"/>
                <w:sz w:val="24"/>
                <w:szCs w:val="24"/>
              </w:rPr>
            </w:pPr>
          </w:p>
        </w:tc>
        <w:tc>
          <w:tcPr>
            <w:tcW w:w="1119" w:type="dxa"/>
          </w:tcPr>
          <w:p w:rsidR="008930C6" w:rsidRPr="008930C6" w:rsidRDefault="008930C6" w:rsidP="008930C6">
            <w:pPr>
              <w:jc w:val="center"/>
              <w:rPr>
                <w:rFonts w:ascii="Times New Roman" w:hAnsi="Times New Roman"/>
                <w:sz w:val="24"/>
                <w:szCs w:val="24"/>
              </w:rPr>
            </w:pPr>
          </w:p>
        </w:tc>
        <w:tc>
          <w:tcPr>
            <w:tcW w:w="2536" w:type="dxa"/>
          </w:tcPr>
          <w:p w:rsidR="008930C6" w:rsidRPr="008930C6" w:rsidRDefault="008930C6" w:rsidP="008930C6">
            <w:pPr>
              <w:jc w:val="center"/>
              <w:rPr>
                <w:rFonts w:ascii="Times New Roman" w:hAnsi="Times New Roman"/>
                <w:sz w:val="24"/>
                <w:szCs w:val="24"/>
              </w:rPr>
            </w:pPr>
          </w:p>
        </w:tc>
      </w:tr>
      <w:tr w:rsidR="008930C6" w:rsidTr="008930C6">
        <w:trPr>
          <w:jc w:val="center"/>
        </w:trPr>
        <w:tc>
          <w:tcPr>
            <w:tcW w:w="3279" w:type="dxa"/>
          </w:tcPr>
          <w:p w:rsidR="008930C6" w:rsidRPr="008930C6" w:rsidRDefault="008930C6" w:rsidP="008930C6">
            <w:pPr>
              <w:jc w:val="both"/>
              <w:rPr>
                <w:rFonts w:ascii="Times New Roman" w:hAnsi="Times New Roman"/>
                <w:sz w:val="24"/>
                <w:szCs w:val="24"/>
              </w:rPr>
            </w:pPr>
            <w:r>
              <w:rPr>
                <w:rFonts w:ascii="Times New Roman" w:hAnsi="Times New Roman"/>
                <w:sz w:val="24"/>
                <w:szCs w:val="24"/>
              </w:rPr>
              <w:t>Inovasi</w:t>
            </w:r>
          </w:p>
        </w:tc>
        <w:tc>
          <w:tcPr>
            <w:tcW w:w="1478" w:type="dxa"/>
          </w:tcPr>
          <w:p w:rsidR="008930C6" w:rsidRPr="008930C6" w:rsidRDefault="008930C6" w:rsidP="008930C6">
            <w:pPr>
              <w:jc w:val="center"/>
              <w:rPr>
                <w:rFonts w:ascii="Times New Roman" w:hAnsi="Times New Roman"/>
                <w:sz w:val="24"/>
                <w:szCs w:val="24"/>
              </w:rPr>
            </w:pPr>
          </w:p>
        </w:tc>
        <w:tc>
          <w:tcPr>
            <w:tcW w:w="1176" w:type="dxa"/>
          </w:tcPr>
          <w:p w:rsidR="008930C6" w:rsidRPr="006323EF" w:rsidRDefault="008930C6" w:rsidP="008930C6">
            <w:pPr>
              <w:jc w:val="center"/>
              <w:rPr>
                <w:rFonts w:ascii="Times New Roman" w:hAnsi="Times New Roman"/>
                <w:sz w:val="24"/>
                <w:szCs w:val="24"/>
              </w:rPr>
            </w:pPr>
            <w:r w:rsidRPr="006323EF">
              <w:rPr>
                <w:rFonts w:ascii="Times New Roman" w:hAnsi="Times New Roman"/>
                <w:sz w:val="24"/>
                <w:szCs w:val="24"/>
              </w:rPr>
              <w:t>.785</w:t>
            </w:r>
          </w:p>
        </w:tc>
        <w:tc>
          <w:tcPr>
            <w:tcW w:w="1119" w:type="dxa"/>
          </w:tcPr>
          <w:p w:rsidR="008930C6" w:rsidRPr="006323EF" w:rsidRDefault="008930C6" w:rsidP="008930C6">
            <w:pPr>
              <w:jc w:val="center"/>
              <w:rPr>
                <w:rFonts w:ascii="Times New Roman" w:hAnsi="Times New Roman"/>
                <w:sz w:val="24"/>
                <w:szCs w:val="24"/>
              </w:rPr>
            </w:pPr>
            <w:r w:rsidRPr="006323EF">
              <w:rPr>
                <w:rFonts w:ascii="Times New Roman" w:hAnsi="Times New Roman"/>
                <w:sz w:val="24"/>
                <w:szCs w:val="24"/>
              </w:rPr>
              <w:t>1.275</w:t>
            </w:r>
          </w:p>
        </w:tc>
        <w:tc>
          <w:tcPr>
            <w:tcW w:w="2536" w:type="dxa"/>
          </w:tcPr>
          <w:p w:rsidR="008930C6" w:rsidRPr="005E00DF" w:rsidRDefault="008930C6" w:rsidP="008930C6">
            <w:pPr>
              <w:jc w:val="center"/>
              <w:rPr>
                <w:rFonts w:ascii="Times New Roman" w:hAnsi="Times New Roman"/>
                <w:sz w:val="24"/>
                <w:szCs w:val="24"/>
              </w:rPr>
            </w:pPr>
            <w:r w:rsidRPr="005E00DF">
              <w:rPr>
                <w:rFonts w:ascii="Times New Roman" w:hAnsi="Times New Roman"/>
                <w:sz w:val="24"/>
                <w:szCs w:val="24"/>
              </w:rPr>
              <w:t>.100</w:t>
            </w:r>
          </w:p>
        </w:tc>
      </w:tr>
      <w:tr w:rsidR="008930C6" w:rsidTr="008930C6">
        <w:trPr>
          <w:jc w:val="center"/>
        </w:trPr>
        <w:tc>
          <w:tcPr>
            <w:tcW w:w="3279" w:type="dxa"/>
          </w:tcPr>
          <w:p w:rsidR="008930C6" w:rsidRPr="008930C6" w:rsidRDefault="008930C6" w:rsidP="008930C6">
            <w:pPr>
              <w:jc w:val="both"/>
              <w:rPr>
                <w:rFonts w:ascii="Times New Roman" w:hAnsi="Times New Roman"/>
                <w:sz w:val="24"/>
                <w:szCs w:val="24"/>
              </w:rPr>
            </w:pPr>
            <w:r>
              <w:rPr>
                <w:rFonts w:ascii="Times New Roman" w:hAnsi="Times New Roman"/>
                <w:sz w:val="24"/>
                <w:szCs w:val="24"/>
              </w:rPr>
              <w:t>Kualitas Produk</w:t>
            </w:r>
          </w:p>
        </w:tc>
        <w:tc>
          <w:tcPr>
            <w:tcW w:w="1478" w:type="dxa"/>
          </w:tcPr>
          <w:p w:rsidR="008930C6" w:rsidRPr="008930C6" w:rsidRDefault="008930C6" w:rsidP="008930C6">
            <w:pPr>
              <w:jc w:val="center"/>
              <w:rPr>
                <w:rFonts w:ascii="Times New Roman" w:hAnsi="Times New Roman"/>
                <w:sz w:val="24"/>
                <w:szCs w:val="24"/>
              </w:rPr>
            </w:pPr>
          </w:p>
        </w:tc>
        <w:tc>
          <w:tcPr>
            <w:tcW w:w="1176" w:type="dxa"/>
          </w:tcPr>
          <w:p w:rsidR="008930C6" w:rsidRPr="006323EF" w:rsidRDefault="008930C6" w:rsidP="008930C6">
            <w:pPr>
              <w:jc w:val="center"/>
              <w:rPr>
                <w:rFonts w:ascii="Times New Roman" w:hAnsi="Times New Roman"/>
                <w:sz w:val="24"/>
                <w:szCs w:val="24"/>
              </w:rPr>
            </w:pPr>
            <w:r w:rsidRPr="006323EF">
              <w:rPr>
                <w:rFonts w:ascii="Times New Roman" w:hAnsi="Times New Roman"/>
                <w:sz w:val="24"/>
                <w:szCs w:val="24"/>
              </w:rPr>
              <w:t>.666</w:t>
            </w:r>
          </w:p>
        </w:tc>
        <w:tc>
          <w:tcPr>
            <w:tcW w:w="1119" w:type="dxa"/>
          </w:tcPr>
          <w:p w:rsidR="008930C6" w:rsidRPr="006323EF" w:rsidRDefault="008930C6" w:rsidP="008930C6">
            <w:pPr>
              <w:jc w:val="center"/>
              <w:rPr>
                <w:rFonts w:ascii="Times New Roman" w:hAnsi="Times New Roman"/>
                <w:sz w:val="24"/>
                <w:szCs w:val="24"/>
              </w:rPr>
            </w:pPr>
            <w:r w:rsidRPr="006323EF">
              <w:rPr>
                <w:rFonts w:ascii="Times New Roman" w:hAnsi="Times New Roman"/>
                <w:sz w:val="24"/>
                <w:szCs w:val="24"/>
              </w:rPr>
              <w:t>1.501</w:t>
            </w:r>
          </w:p>
        </w:tc>
        <w:tc>
          <w:tcPr>
            <w:tcW w:w="2536" w:type="dxa"/>
          </w:tcPr>
          <w:p w:rsidR="008930C6" w:rsidRPr="005E00DF" w:rsidRDefault="008930C6" w:rsidP="008930C6">
            <w:pPr>
              <w:jc w:val="center"/>
              <w:rPr>
                <w:rFonts w:ascii="Times New Roman" w:hAnsi="Times New Roman"/>
                <w:sz w:val="24"/>
                <w:szCs w:val="24"/>
              </w:rPr>
            </w:pPr>
            <w:r w:rsidRPr="005E00DF">
              <w:rPr>
                <w:rFonts w:ascii="Times New Roman" w:hAnsi="Times New Roman"/>
                <w:sz w:val="24"/>
                <w:szCs w:val="24"/>
              </w:rPr>
              <w:t>.205</w:t>
            </w:r>
          </w:p>
        </w:tc>
      </w:tr>
      <w:tr w:rsidR="008930C6" w:rsidTr="008930C6">
        <w:trPr>
          <w:jc w:val="center"/>
        </w:trPr>
        <w:tc>
          <w:tcPr>
            <w:tcW w:w="3279" w:type="dxa"/>
          </w:tcPr>
          <w:p w:rsidR="008930C6" w:rsidRPr="008930C6" w:rsidRDefault="008930C6" w:rsidP="008930C6">
            <w:pPr>
              <w:jc w:val="both"/>
              <w:rPr>
                <w:rFonts w:ascii="Times New Roman" w:hAnsi="Times New Roman"/>
                <w:sz w:val="24"/>
                <w:szCs w:val="24"/>
              </w:rPr>
            </w:pPr>
            <w:r>
              <w:rPr>
                <w:rFonts w:ascii="Times New Roman" w:hAnsi="Times New Roman"/>
                <w:sz w:val="24"/>
                <w:szCs w:val="24"/>
              </w:rPr>
              <w:t>Persepsi Harga</w:t>
            </w:r>
          </w:p>
        </w:tc>
        <w:tc>
          <w:tcPr>
            <w:tcW w:w="1478" w:type="dxa"/>
          </w:tcPr>
          <w:p w:rsidR="008930C6" w:rsidRPr="008930C6" w:rsidRDefault="008930C6" w:rsidP="008930C6">
            <w:pPr>
              <w:jc w:val="center"/>
              <w:rPr>
                <w:rFonts w:ascii="Times New Roman" w:hAnsi="Times New Roman"/>
                <w:sz w:val="24"/>
                <w:szCs w:val="24"/>
              </w:rPr>
            </w:pPr>
          </w:p>
        </w:tc>
        <w:tc>
          <w:tcPr>
            <w:tcW w:w="1176" w:type="dxa"/>
          </w:tcPr>
          <w:p w:rsidR="008930C6" w:rsidRPr="006323EF" w:rsidRDefault="008930C6" w:rsidP="008930C6">
            <w:pPr>
              <w:jc w:val="center"/>
              <w:rPr>
                <w:rFonts w:ascii="Times New Roman" w:hAnsi="Times New Roman"/>
                <w:sz w:val="24"/>
                <w:szCs w:val="24"/>
              </w:rPr>
            </w:pPr>
            <w:r w:rsidRPr="006323EF">
              <w:rPr>
                <w:rFonts w:ascii="Times New Roman" w:hAnsi="Times New Roman"/>
                <w:sz w:val="24"/>
                <w:szCs w:val="24"/>
              </w:rPr>
              <w:t>.813</w:t>
            </w:r>
          </w:p>
        </w:tc>
        <w:tc>
          <w:tcPr>
            <w:tcW w:w="1119" w:type="dxa"/>
          </w:tcPr>
          <w:p w:rsidR="008930C6" w:rsidRPr="006323EF" w:rsidRDefault="008930C6" w:rsidP="008930C6">
            <w:pPr>
              <w:jc w:val="center"/>
              <w:rPr>
                <w:rFonts w:ascii="Times New Roman" w:hAnsi="Times New Roman"/>
                <w:sz w:val="24"/>
                <w:szCs w:val="24"/>
              </w:rPr>
            </w:pPr>
            <w:r w:rsidRPr="006323EF">
              <w:rPr>
                <w:rFonts w:ascii="Times New Roman" w:hAnsi="Times New Roman"/>
                <w:sz w:val="24"/>
                <w:szCs w:val="24"/>
              </w:rPr>
              <w:t>1.230</w:t>
            </w:r>
          </w:p>
        </w:tc>
        <w:tc>
          <w:tcPr>
            <w:tcW w:w="2536" w:type="dxa"/>
          </w:tcPr>
          <w:p w:rsidR="008930C6" w:rsidRPr="005E00DF" w:rsidRDefault="008930C6" w:rsidP="008930C6">
            <w:pPr>
              <w:jc w:val="center"/>
              <w:rPr>
                <w:rFonts w:ascii="Times New Roman" w:hAnsi="Times New Roman"/>
                <w:sz w:val="24"/>
                <w:szCs w:val="24"/>
              </w:rPr>
            </w:pPr>
            <w:r w:rsidRPr="005E00DF">
              <w:rPr>
                <w:rFonts w:ascii="Times New Roman" w:hAnsi="Times New Roman"/>
                <w:sz w:val="24"/>
                <w:szCs w:val="24"/>
              </w:rPr>
              <w:t>.064</w:t>
            </w:r>
          </w:p>
        </w:tc>
      </w:tr>
      <w:tr w:rsidR="008930C6" w:rsidTr="008930C6">
        <w:trPr>
          <w:jc w:val="center"/>
        </w:trPr>
        <w:tc>
          <w:tcPr>
            <w:tcW w:w="3279" w:type="dxa"/>
          </w:tcPr>
          <w:p w:rsidR="008930C6" w:rsidRPr="008930C6" w:rsidRDefault="008930C6" w:rsidP="008930C6">
            <w:pPr>
              <w:jc w:val="both"/>
              <w:rPr>
                <w:rFonts w:ascii="Times New Roman" w:hAnsi="Times New Roman"/>
                <w:sz w:val="24"/>
                <w:szCs w:val="24"/>
              </w:rPr>
            </w:pPr>
            <w:r>
              <w:rPr>
                <w:rFonts w:ascii="Times New Roman" w:hAnsi="Times New Roman"/>
                <w:sz w:val="24"/>
                <w:szCs w:val="24"/>
              </w:rPr>
              <w:lastRenderedPageBreak/>
              <w:t>Kepuasan Pelanggan</w:t>
            </w:r>
          </w:p>
        </w:tc>
        <w:tc>
          <w:tcPr>
            <w:tcW w:w="1478" w:type="dxa"/>
          </w:tcPr>
          <w:p w:rsidR="008930C6" w:rsidRPr="008930C6" w:rsidRDefault="008930C6" w:rsidP="008930C6">
            <w:pPr>
              <w:jc w:val="center"/>
              <w:rPr>
                <w:rFonts w:ascii="Times New Roman" w:hAnsi="Times New Roman"/>
                <w:sz w:val="24"/>
                <w:szCs w:val="24"/>
              </w:rPr>
            </w:pPr>
          </w:p>
        </w:tc>
        <w:tc>
          <w:tcPr>
            <w:tcW w:w="1176" w:type="dxa"/>
          </w:tcPr>
          <w:p w:rsidR="008930C6" w:rsidRPr="006323EF" w:rsidRDefault="008930C6" w:rsidP="008930C6">
            <w:pPr>
              <w:jc w:val="center"/>
              <w:rPr>
                <w:rFonts w:ascii="Times New Roman" w:hAnsi="Times New Roman"/>
                <w:sz w:val="24"/>
                <w:szCs w:val="24"/>
              </w:rPr>
            </w:pPr>
            <w:r w:rsidRPr="006323EF">
              <w:rPr>
                <w:rFonts w:ascii="Times New Roman" w:hAnsi="Times New Roman"/>
                <w:sz w:val="24"/>
                <w:szCs w:val="24"/>
              </w:rPr>
              <w:t>.740</w:t>
            </w:r>
          </w:p>
        </w:tc>
        <w:tc>
          <w:tcPr>
            <w:tcW w:w="1119" w:type="dxa"/>
          </w:tcPr>
          <w:p w:rsidR="008930C6" w:rsidRPr="006323EF" w:rsidRDefault="008930C6" w:rsidP="008930C6">
            <w:pPr>
              <w:jc w:val="center"/>
              <w:rPr>
                <w:rFonts w:ascii="Times New Roman" w:hAnsi="Times New Roman"/>
                <w:sz w:val="24"/>
                <w:szCs w:val="24"/>
              </w:rPr>
            </w:pPr>
            <w:r w:rsidRPr="006323EF">
              <w:rPr>
                <w:rFonts w:ascii="Times New Roman" w:hAnsi="Times New Roman"/>
                <w:sz w:val="24"/>
                <w:szCs w:val="24"/>
              </w:rPr>
              <w:t>1.351</w:t>
            </w:r>
          </w:p>
        </w:tc>
        <w:tc>
          <w:tcPr>
            <w:tcW w:w="2536" w:type="dxa"/>
          </w:tcPr>
          <w:p w:rsidR="008930C6" w:rsidRPr="005E00DF" w:rsidRDefault="008930C6" w:rsidP="008930C6">
            <w:pPr>
              <w:jc w:val="center"/>
              <w:rPr>
                <w:rFonts w:ascii="Times New Roman" w:hAnsi="Times New Roman"/>
                <w:sz w:val="24"/>
                <w:szCs w:val="24"/>
              </w:rPr>
            </w:pPr>
            <w:r w:rsidRPr="005E00DF">
              <w:rPr>
                <w:rFonts w:ascii="Times New Roman" w:hAnsi="Times New Roman"/>
                <w:sz w:val="24"/>
                <w:szCs w:val="24"/>
              </w:rPr>
              <w:t>.230</w:t>
            </w:r>
          </w:p>
        </w:tc>
      </w:tr>
    </w:tbl>
    <w:p w:rsidR="004C3A67" w:rsidRDefault="00ED173B" w:rsidP="00161936">
      <w:pPr>
        <w:rPr>
          <w:szCs w:val="24"/>
        </w:rPr>
      </w:pPr>
      <w:r>
        <w:rPr>
          <w:szCs w:val="24"/>
        </w:rPr>
        <w:t>Sum</w:t>
      </w:r>
      <w:r w:rsidR="006323EF">
        <w:rPr>
          <w:szCs w:val="24"/>
        </w:rPr>
        <w:t>ber: Pengolahan data</w:t>
      </w:r>
      <w:r w:rsidR="00161936">
        <w:rPr>
          <w:szCs w:val="24"/>
        </w:rPr>
        <w:t xml:space="preserve"> SPSS 2024</w:t>
      </w:r>
    </w:p>
    <w:p w:rsidR="002C0982" w:rsidRDefault="002C0982" w:rsidP="00161936">
      <w:pPr>
        <w:rPr>
          <w:szCs w:val="24"/>
        </w:rPr>
      </w:pPr>
      <w:r>
        <w:rPr>
          <w:szCs w:val="24"/>
        </w:rPr>
        <w:tab/>
      </w:r>
      <w:r w:rsidR="008D7378">
        <w:rPr>
          <w:szCs w:val="24"/>
        </w:rPr>
        <w:t xml:space="preserve">Hasil tabel berikut menunjukan bahwa nilai </w:t>
      </w:r>
      <w:r w:rsidR="008D7378">
        <w:rPr>
          <w:i/>
          <w:szCs w:val="24"/>
        </w:rPr>
        <w:t xml:space="preserve">asssymp sig. </w:t>
      </w:r>
      <w:r w:rsidR="008D7378">
        <w:rPr>
          <w:szCs w:val="24"/>
        </w:rPr>
        <w:t>&gt; 0,05 yang artinya data berdistribusi normal. Selain itu nilai tolerance dan VIF &gt; 0,1 dan &lt; 10, artinya data tidak terdapat gejala multikolinearitas. Hasil tabel juga menunjukan bahwa nilai signifikansi &gt; 0,05 artinya data tidak terdapat gejala heteroskedastisitas</w:t>
      </w:r>
    </w:p>
    <w:p w:rsidR="008930C6" w:rsidRDefault="002C0982" w:rsidP="008930C6">
      <w:pPr>
        <w:ind w:left="720" w:hanging="720"/>
        <w:jc w:val="both"/>
      </w:pPr>
      <w:r>
        <w:t>Tabel 3</w:t>
      </w:r>
      <w:r w:rsidR="008930C6">
        <w:t xml:space="preserve"> : Uji asumsi klasik </w:t>
      </w:r>
      <w:r w:rsidR="008930C6" w:rsidRPr="008930C6">
        <w:rPr>
          <w:szCs w:val="24"/>
        </w:rPr>
        <w:t>Inovasi, Kualitas</w:t>
      </w:r>
      <w:r w:rsidR="008930C6">
        <w:rPr>
          <w:szCs w:val="24"/>
        </w:rPr>
        <w:t xml:space="preserve"> Produk, persepsi harga </w:t>
      </w:r>
      <w:r>
        <w:rPr>
          <w:szCs w:val="24"/>
        </w:rPr>
        <w:t>terhadap</w:t>
      </w:r>
      <w:r w:rsidR="008930C6" w:rsidRPr="008930C6">
        <w:rPr>
          <w:szCs w:val="24"/>
        </w:rPr>
        <w:t xml:space="preserve"> kepuasan pelanggan</w:t>
      </w:r>
      <w:r w:rsidR="008930C6">
        <w:rPr>
          <w:szCs w:val="24"/>
        </w:rPr>
        <w:t xml:space="preserve"> </w:t>
      </w:r>
    </w:p>
    <w:tbl>
      <w:tblPr>
        <w:tblStyle w:val="TableGrid"/>
        <w:tblW w:w="0" w:type="auto"/>
        <w:jc w:val="center"/>
        <w:tblLook w:val="04A0" w:firstRow="1" w:lastRow="0" w:firstColumn="1" w:lastColumn="0" w:noHBand="0" w:noVBand="1"/>
      </w:tblPr>
      <w:tblGrid>
        <w:gridCol w:w="3269"/>
        <w:gridCol w:w="1477"/>
        <w:gridCol w:w="1176"/>
        <w:gridCol w:w="1117"/>
        <w:gridCol w:w="2534"/>
      </w:tblGrid>
      <w:tr w:rsidR="008930C6" w:rsidTr="006E5987">
        <w:trPr>
          <w:jc w:val="center"/>
        </w:trPr>
        <w:tc>
          <w:tcPr>
            <w:tcW w:w="3279" w:type="dxa"/>
            <w:vMerge w:val="restart"/>
          </w:tcPr>
          <w:p w:rsidR="008930C6" w:rsidRDefault="008930C6" w:rsidP="006E5987">
            <w:pPr>
              <w:jc w:val="center"/>
              <w:rPr>
                <w:rFonts w:ascii="Times New Roman" w:hAnsi="Times New Roman"/>
                <w:sz w:val="24"/>
                <w:szCs w:val="24"/>
              </w:rPr>
            </w:pPr>
          </w:p>
          <w:p w:rsidR="008930C6" w:rsidRPr="008930C6" w:rsidRDefault="008930C6" w:rsidP="006E5987">
            <w:pPr>
              <w:jc w:val="center"/>
              <w:rPr>
                <w:rFonts w:ascii="Times New Roman" w:hAnsi="Times New Roman"/>
                <w:sz w:val="24"/>
                <w:szCs w:val="24"/>
              </w:rPr>
            </w:pPr>
            <w:r w:rsidRPr="008930C6">
              <w:rPr>
                <w:rFonts w:ascii="Times New Roman" w:hAnsi="Times New Roman"/>
                <w:sz w:val="24"/>
                <w:szCs w:val="24"/>
              </w:rPr>
              <w:t>Hubungan</w:t>
            </w:r>
          </w:p>
        </w:tc>
        <w:tc>
          <w:tcPr>
            <w:tcW w:w="1478" w:type="dxa"/>
          </w:tcPr>
          <w:p w:rsidR="008930C6" w:rsidRPr="008930C6" w:rsidRDefault="008930C6" w:rsidP="006E5987">
            <w:pPr>
              <w:jc w:val="center"/>
              <w:rPr>
                <w:rFonts w:ascii="Times New Roman" w:hAnsi="Times New Roman"/>
                <w:sz w:val="24"/>
                <w:szCs w:val="24"/>
              </w:rPr>
            </w:pPr>
            <w:r w:rsidRPr="008930C6">
              <w:rPr>
                <w:rFonts w:ascii="Times New Roman" w:hAnsi="Times New Roman"/>
                <w:sz w:val="24"/>
                <w:szCs w:val="24"/>
              </w:rPr>
              <w:t>Uji Normalitas</w:t>
            </w:r>
          </w:p>
        </w:tc>
        <w:tc>
          <w:tcPr>
            <w:tcW w:w="2295" w:type="dxa"/>
            <w:gridSpan w:val="2"/>
          </w:tcPr>
          <w:p w:rsidR="008930C6" w:rsidRPr="008930C6" w:rsidRDefault="008930C6" w:rsidP="006E5987">
            <w:pPr>
              <w:jc w:val="center"/>
              <w:rPr>
                <w:rFonts w:ascii="Times New Roman" w:hAnsi="Times New Roman"/>
                <w:sz w:val="24"/>
                <w:szCs w:val="24"/>
              </w:rPr>
            </w:pPr>
            <w:r w:rsidRPr="008930C6">
              <w:rPr>
                <w:rFonts w:ascii="Times New Roman" w:hAnsi="Times New Roman"/>
                <w:sz w:val="24"/>
                <w:szCs w:val="24"/>
              </w:rPr>
              <w:t>Uji Multikolinearitas</w:t>
            </w:r>
          </w:p>
        </w:tc>
        <w:tc>
          <w:tcPr>
            <w:tcW w:w="2536" w:type="dxa"/>
          </w:tcPr>
          <w:p w:rsidR="008930C6" w:rsidRPr="008930C6" w:rsidRDefault="008930C6" w:rsidP="006E5987">
            <w:pPr>
              <w:jc w:val="center"/>
              <w:rPr>
                <w:rFonts w:ascii="Times New Roman" w:hAnsi="Times New Roman"/>
                <w:sz w:val="24"/>
                <w:szCs w:val="24"/>
              </w:rPr>
            </w:pPr>
            <w:r w:rsidRPr="008930C6">
              <w:rPr>
                <w:rFonts w:ascii="Times New Roman" w:hAnsi="Times New Roman"/>
                <w:sz w:val="24"/>
                <w:szCs w:val="24"/>
              </w:rPr>
              <w:t>Uji Heteroskedastisitas</w:t>
            </w:r>
          </w:p>
        </w:tc>
      </w:tr>
      <w:tr w:rsidR="008930C6" w:rsidTr="006E5987">
        <w:trPr>
          <w:jc w:val="center"/>
        </w:trPr>
        <w:tc>
          <w:tcPr>
            <w:tcW w:w="3279" w:type="dxa"/>
            <w:vMerge/>
          </w:tcPr>
          <w:p w:rsidR="008930C6" w:rsidRPr="008930C6" w:rsidRDefault="008930C6" w:rsidP="006E5987">
            <w:pPr>
              <w:jc w:val="center"/>
              <w:rPr>
                <w:rFonts w:ascii="Times New Roman" w:hAnsi="Times New Roman"/>
                <w:sz w:val="24"/>
                <w:szCs w:val="24"/>
              </w:rPr>
            </w:pPr>
          </w:p>
        </w:tc>
        <w:tc>
          <w:tcPr>
            <w:tcW w:w="1478" w:type="dxa"/>
          </w:tcPr>
          <w:p w:rsidR="008930C6" w:rsidRPr="008930C6" w:rsidRDefault="008930C6" w:rsidP="006E5987">
            <w:pPr>
              <w:jc w:val="center"/>
              <w:rPr>
                <w:rFonts w:ascii="Times New Roman" w:hAnsi="Times New Roman"/>
                <w:i/>
                <w:sz w:val="24"/>
                <w:szCs w:val="24"/>
              </w:rPr>
            </w:pPr>
            <w:r w:rsidRPr="008930C6">
              <w:rPr>
                <w:rFonts w:ascii="Times New Roman" w:hAnsi="Times New Roman"/>
                <w:i/>
                <w:sz w:val="24"/>
                <w:szCs w:val="24"/>
              </w:rPr>
              <w:t>Assymp Sig.</w:t>
            </w:r>
          </w:p>
        </w:tc>
        <w:tc>
          <w:tcPr>
            <w:tcW w:w="1176" w:type="dxa"/>
          </w:tcPr>
          <w:p w:rsidR="008930C6" w:rsidRPr="008930C6" w:rsidRDefault="008930C6" w:rsidP="006E5987">
            <w:pPr>
              <w:jc w:val="center"/>
              <w:rPr>
                <w:rFonts w:ascii="Times New Roman" w:hAnsi="Times New Roman"/>
                <w:sz w:val="24"/>
                <w:szCs w:val="24"/>
              </w:rPr>
            </w:pPr>
            <w:r w:rsidRPr="008930C6">
              <w:rPr>
                <w:rFonts w:ascii="Times New Roman" w:hAnsi="Times New Roman"/>
                <w:sz w:val="24"/>
                <w:szCs w:val="24"/>
              </w:rPr>
              <w:t>Tolerance</w:t>
            </w:r>
          </w:p>
        </w:tc>
        <w:tc>
          <w:tcPr>
            <w:tcW w:w="1119" w:type="dxa"/>
          </w:tcPr>
          <w:p w:rsidR="008930C6" w:rsidRPr="008930C6" w:rsidRDefault="008930C6" w:rsidP="006E5987">
            <w:pPr>
              <w:jc w:val="center"/>
              <w:rPr>
                <w:rFonts w:ascii="Times New Roman" w:hAnsi="Times New Roman"/>
                <w:sz w:val="24"/>
                <w:szCs w:val="24"/>
              </w:rPr>
            </w:pPr>
            <w:r w:rsidRPr="008930C6">
              <w:rPr>
                <w:rFonts w:ascii="Times New Roman" w:hAnsi="Times New Roman"/>
                <w:sz w:val="24"/>
                <w:szCs w:val="24"/>
              </w:rPr>
              <w:t>VIF</w:t>
            </w:r>
          </w:p>
        </w:tc>
        <w:tc>
          <w:tcPr>
            <w:tcW w:w="2536" w:type="dxa"/>
          </w:tcPr>
          <w:p w:rsidR="008930C6" w:rsidRPr="008930C6" w:rsidRDefault="008930C6" w:rsidP="006E5987">
            <w:pPr>
              <w:jc w:val="center"/>
              <w:rPr>
                <w:rFonts w:ascii="Times New Roman" w:hAnsi="Times New Roman"/>
                <w:sz w:val="24"/>
                <w:szCs w:val="24"/>
              </w:rPr>
            </w:pPr>
            <w:r w:rsidRPr="008930C6">
              <w:rPr>
                <w:rFonts w:ascii="Times New Roman" w:hAnsi="Times New Roman"/>
                <w:sz w:val="24"/>
                <w:szCs w:val="24"/>
              </w:rPr>
              <w:t>Sig.</w:t>
            </w:r>
          </w:p>
        </w:tc>
      </w:tr>
      <w:tr w:rsidR="008930C6" w:rsidTr="006E5987">
        <w:trPr>
          <w:jc w:val="center"/>
        </w:trPr>
        <w:tc>
          <w:tcPr>
            <w:tcW w:w="3279" w:type="dxa"/>
          </w:tcPr>
          <w:p w:rsidR="008930C6" w:rsidRPr="008930C6" w:rsidRDefault="008930C6" w:rsidP="006E5987">
            <w:pPr>
              <w:jc w:val="both"/>
              <w:rPr>
                <w:rFonts w:ascii="Times New Roman" w:hAnsi="Times New Roman"/>
                <w:sz w:val="24"/>
                <w:szCs w:val="24"/>
              </w:rPr>
            </w:pPr>
          </w:p>
        </w:tc>
        <w:tc>
          <w:tcPr>
            <w:tcW w:w="1478" w:type="dxa"/>
          </w:tcPr>
          <w:p w:rsidR="008930C6" w:rsidRPr="008930C6" w:rsidRDefault="002C0982" w:rsidP="006E5987">
            <w:pPr>
              <w:jc w:val="center"/>
              <w:rPr>
                <w:rFonts w:ascii="Times New Roman" w:hAnsi="Times New Roman"/>
                <w:sz w:val="24"/>
                <w:szCs w:val="24"/>
              </w:rPr>
            </w:pPr>
            <w:r>
              <w:rPr>
                <w:rFonts w:ascii="Times New Roman" w:hAnsi="Times New Roman"/>
                <w:sz w:val="24"/>
                <w:szCs w:val="24"/>
              </w:rPr>
              <w:t>.055</w:t>
            </w:r>
          </w:p>
        </w:tc>
        <w:tc>
          <w:tcPr>
            <w:tcW w:w="1176" w:type="dxa"/>
          </w:tcPr>
          <w:p w:rsidR="008930C6" w:rsidRPr="008930C6" w:rsidRDefault="008930C6" w:rsidP="006E5987">
            <w:pPr>
              <w:jc w:val="center"/>
              <w:rPr>
                <w:rFonts w:ascii="Times New Roman" w:hAnsi="Times New Roman"/>
                <w:sz w:val="24"/>
                <w:szCs w:val="24"/>
              </w:rPr>
            </w:pPr>
          </w:p>
        </w:tc>
        <w:tc>
          <w:tcPr>
            <w:tcW w:w="1119" w:type="dxa"/>
          </w:tcPr>
          <w:p w:rsidR="008930C6" w:rsidRPr="008930C6" w:rsidRDefault="008930C6" w:rsidP="006E5987">
            <w:pPr>
              <w:jc w:val="center"/>
              <w:rPr>
                <w:rFonts w:ascii="Times New Roman" w:hAnsi="Times New Roman"/>
                <w:sz w:val="24"/>
                <w:szCs w:val="24"/>
              </w:rPr>
            </w:pPr>
          </w:p>
        </w:tc>
        <w:tc>
          <w:tcPr>
            <w:tcW w:w="2536" w:type="dxa"/>
          </w:tcPr>
          <w:p w:rsidR="008930C6" w:rsidRPr="008930C6" w:rsidRDefault="008930C6" w:rsidP="006E5987">
            <w:pPr>
              <w:jc w:val="center"/>
              <w:rPr>
                <w:rFonts w:ascii="Times New Roman" w:hAnsi="Times New Roman"/>
                <w:sz w:val="24"/>
                <w:szCs w:val="24"/>
              </w:rPr>
            </w:pPr>
          </w:p>
        </w:tc>
      </w:tr>
      <w:tr w:rsidR="002C0982" w:rsidTr="006E5987">
        <w:trPr>
          <w:jc w:val="center"/>
        </w:trPr>
        <w:tc>
          <w:tcPr>
            <w:tcW w:w="3279" w:type="dxa"/>
          </w:tcPr>
          <w:p w:rsidR="002C0982" w:rsidRPr="008930C6" w:rsidRDefault="002C0982" w:rsidP="002C0982">
            <w:pPr>
              <w:jc w:val="both"/>
              <w:rPr>
                <w:rFonts w:ascii="Times New Roman" w:hAnsi="Times New Roman"/>
                <w:sz w:val="24"/>
                <w:szCs w:val="24"/>
              </w:rPr>
            </w:pPr>
            <w:r>
              <w:rPr>
                <w:rFonts w:ascii="Times New Roman" w:hAnsi="Times New Roman"/>
                <w:sz w:val="24"/>
                <w:szCs w:val="24"/>
              </w:rPr>
              <w:t>Inovasi</w:t>
            </w:r>
          </w:p>
        </w:tc>
        <w:tc>
          <w:tcPr>
            <w:tcW w:w="1478" w:type="dxa"/>
          </w:tcPr>
          <w:p w:rsidR="002C0982" w:rsidRPr="008930C6" w:rsidRDefault="002C0982" w:rsidP="002C0982">
            <w:pPr>
              <w:jc w:val="center"/>
              <w:rPr>
                <w:rFonts w:ascii="Times New Roman" w:hAnsi="Times New Roman"/>
                <w:sz w:val="24"/>
                <w:szCs w:val="24"/>
              </w:rPr>
            </w:pPr>
          </w:p>
        </w:tc>
        <w:tc>
          <w:tcPr>
            <w:tcW w:w="1176" w:type="dxa"/>
          </w:tcPr>
          <w:p w:rsidR="002C0982" w:rsidRPr="006323EF" w:rsidRDefault="002C0982" w:rsidP="002C0982">
            <w:pPr>
              <w:jc w:val="right"/>
              <w:rPr>
                <w:rFonts w:ascii="Times New Roman" w:hAnsi="Times New Roman"/>
                <w:sz w:val="24"/>
                <w:szCs w:val="24"/>
              </w:rPr>
            </w:pPr>
            <w:r w:rsidRPr="006323EF">
              <w:rPr>
                <w:rFonts w:ascii="Times New Roman" w:hAnsi="Times New Roman"/>
                <w:sz w:val="24"/>
                <w:szCs w:val="24"/>
              </w:rPr>
              <w:t>.791</w:t>
            </w:r>
          </w:p>
        </w:tc>
        <w:tc>
          <w:tcPr>
            <w:tcW w:w="1119" w:type="dxa"/>
          </w:tcPr>
          <w:p w:rsidR="002C0982" w:rsidRPr="006323EF" w:rsidRDefault="002C0982" w:rsidP="002C0982">
            <w:pPr>
              <w:jc w:val="right"/>
              <w:rPr>
                <w:rFonts w:ascii="Times New Roman" w:hAnsi="Times New Roman"/>
                <w:sz w:val="24"/>
                <w:szCs w:val="24"/>
              </w:rPr>
            </w:pPr>
            <w:r w:rsidRPr="006323EF">
              <w:rPr>
                <w:rFonts w:ascii="Times New Roman" w:hAnsi="Times New Roman"/>
                <w:sz w:val="24"/>
                <w:szCs w:val="24"/>
              </w:rPr>
              <w:t>1.264</w:t>
            </w:r>
          </w:p>
        </w:tc>
        <w:tc>
          <w:tcPr>
            <w:tcW w:w="2536" w:type="dxa"/>
          </w:tcPr>
          <w:p w:rsidR="002C0982" w:rsidRPr="005E00DF" w:rsidRDefault="002C0982" w:rsidP="002C0982">
            <w:pPr>
              <w:jc w:val="center"/>
              <w:rPr>
                <w:rFonts w:ascii="Times New Roman" w:hAnsi="Times New Roman"/>
                <w:sz w:val="24"/>
                <w:szCs w:val="24"/>
              </w:rPr>
            </w:pPr>
            <w:r w:rsidRPr="005E00DF">
              <w:rPr>
                <w:rFonts w:ascii="Times New Roman" w:hAnsi="Times New Roman"/>
                <w:sz w:val="24"/>
                <w:szCs w:val="24"/>
              </w:rPr>
              <w:t>.498</w:t>
            </w:r>
          </w:p>
        </w:tc>
      </w:tr>
      <w:tr w:rsidR="002C0982" w:rsidTr="006E5987">
        <w:trPr>
          <w:jc w:val="center"/>
        </w:trPr>
        <w:tc>
          <w:tcPr>
            <w:tcW w:w="3279" w:type="dxa"/>
          </w:tcPr>
          <w:p w:rsidR="002C0982" w:rsidRPr="008930C6" w:rsidRDefault="002C0982" w:rsidP="002C0982">
            <w:pPr>
              <w:jc w:val="both"/>
              <w:rPr>
                <w:rFonts w:ascii="Times New Roman" w:hAnsi="Times New Roman"/>
                <w:sz w:val="24"/>
                <w:szCs w:val="24"/>
              </w:rPr>
            </w:pPr>
            <w:r>
              <w:rPr>
                <w:rFonts w:ascii="Times New Roman" w:hAnsi="Times New Roman"/>
                <w:sz w:val="24"/>
                <w:szCs w:val="24"/>
              </w:rPr>
              <w:t>Kualitas Produk</w:t>
            </w:r>
          </w:p>
        </w:tc>
        <w:tc>
          <w:tcPr>
            <w:tcW w:w="1478" w:type="dxa"/>
          </w:tcPr>
          <w:p w:rsidR="002C0982" w:rsidRPr="008930C6" w:rsidRDefault="002C0982" w:rsidP="002C0982">
            <w:pPr>
              <w:jc w:val="center"/>
              <w:rPr>
                <w:rFonts w:ascii="Times New Roman" w:hAnsi="Times New Roman"/>
                <w:sz w:val="24"/>
                <w:szCs w:val="24"/>
              </w:rPr>
            </w:pPr>
          </w:p>
        </w:tc>
        <w:tc>
          <w:tcPr>
            <w:tcW w:w="1176" w:type="dxa"/>
          </w:tcPr>
          <w:p w:rsidR="002C0982" w:rsidRPr="006323EF" w:rsidRDefault="002C0982" w:rsidP="002C0982">
            <w:pPr>
              <w:jc w:val="right"/>
              <w:rPr>
                <w:rFonts w:ascii="Times New Roman" w:hAnsi="Times New Roman"/>
                <w:sz w:val="24"/>
                <w:szCs w:val="24"/>
              </w:rPr>
            </w:pPr>
            <w:r w:rsidRPr="006323EF">
              <w:rPr>
                <w:rFonts w:ascii="Times New Roman" w:hAnsi="Times New Roman"/>
                <w:sz w:val="24"/>
                <w:szCs w:val="24"/>
              </w:rPr>
              <w:t>.754</w:t>
            </w:r>
          </w:p>
        </w:tc>
        <w:tc>
          <w:tcPr>
            <w:tcW w:w="1119" w:type="dxa"/>
          </w:tcPr>
          <w:p w:rsidR="002C0982" w:rsidRPr="006323EF" w:rsidRDefault="002C0982" w:rsidP="002C0982">
            <w:pPr>
              <w:jc w:val="right"/>
              <w:rPr>
                <w:rFonts w:ascii="Times New Roman" w:hAnsi="Times New Roman"/>
                <w:sz w:val="24"/>
                <w:szCs w:val="24"/>
              </w:rPr>
            </w:pPr>
            <w:r w:rsidRPr="006323EF">
              <w:rPr>
                <w:rFonts w:ascii="Times New Roman" w:hAnsi="Times New Roman"/>
                <w:sz w:val="24"/>
                <w:szCs w:val="24"/>
              </w:rPr>
              <w:t>1.326</w:t>
            </w:r>
          </w:p>
        </w:tc>
        <w:tc>
          <w:tcPr>
            <w:tcW w:w="2536" w:type="dxa"/>
          </w:tcPr>
          <w:p w:rsidR="002C0982" w:rsidRPr="005E00DF" w:rsidRDefault="002C0982" w:rsidP="002C0982">
            <w:pPr>
              <w:jc w:val="center"/>
              <w:rPr>
                <w:rFonts w:ascii="Times New Roman" w:hAnsi="Times New Roman"/>
                <w:sz w:val="24"/>
                <w:szCs w:val="24"/>
              </w:rPr>
            </w:pPr>
            <w:r w:rsidRPr="005E00DF">
              <w:rPr>
                <w:rFonts w:ascii="Times New Roman" w:hAnsi="Times New Roman"/>
                <w:sz w:val="24"/>
                <w:szCs w:val="24"/>
              </w:rPr>
              <w:t>.369</w:t>
            </w:r>
          </w:p>
        </w:tc>
      </w:tr>
      <w:tr w:rsidR="002C0982" w:rsidTr="006E5987">
        <w:trPr>
          <w:jc w:val="center"/>
        </w:trPr>
        <w:tc>
          <w:tcPr>
            <w:tcW w:w="3279" w:type="dxa"/>
          </w:tcPr>
          <w:p w:rsidR="002C0982" w:rsidRPr="008930C6" w:rsidRDefault="002C0982" w:rsidP="002C0982">
            <w:pPr>
              <w:jc w:val="both"/>
              <w:rPr>
                <w:rFonts w:ascii="Times New Roman" w:hAnsi="Times New Roman"/>
                <w:sz w:val="24"/>
                <w:szCs w:val="24"/>
              </w:rPr>
            </w:pPr>
            <w:r>
              <w:rPr>
                <w:rFonts w:ascii="Times New Roman" w:hAnsi="Times New Roman"/>
                <w:sz w:val="24"/>
                <w:szCs w:val="24"/>
              </w:rPr>
              <w:t>Persepsi Harga</w:t>
            </w:r>
          </w:p>
        </w:tc>
        <w:tc>
          <w:tcPr>
            <w:tcW w:w="1478" w:type="dxa"/>
          </w:tcPr>
          <w:p w:rsidR="002C0982" w:rsidRPr="008930C6" w:rsidRDefault="002C0982" w:rsidP="002C0982">
            <w:pPr>
              <w:jc w:val="center"/>
              <w:rPr>
                <w:rFonts w:ascii="Times New Roman" w:hAnsi="Times New Roman"/>
                <w:sz w:val="24"/>
                <w:szCs w:val="24"/>
              </w:rPr>
            </w:pPr>
          </w:p>
        </w:tc>
        <w:tc>
          <w:tcPr>
            <w:tcW w:w="1176" w:type="dxa"/>
          </w:tcPr>
          <w:p w:rsidR="002C0982" w:rsidRPr="006323EF" w:rsidRDefault="002C0982" w:rsidP="002C0982">
            <w:pPr>
              <w:jc w:val="right"/>
              <w:rPr>
                <w:rFonts w:ascii="Times New Roman" w:hAnsi="Times New Roman"/>
                <w:sz w:val="24"/>
                <w:szCs w:val="24"/>
              </w:rPr>
            </w:pPr>
            <w:r w:rsidRPr="006323EF">
              <w:rPr>
                <w:rFonts w:ascii="Times New Roman" w:hAnsi="Times New Roman"/>
                <w:sz w:val="24"/>
                <w:szCs w:val="24"/>
              </w:rPr>
              <w:t>.846</w:t>
            </w:r>
          </w:p>
        </w:tc>
        <w:tc>
          <w:tcPr>
            <w:tcW w:w="1119" w:type="dxa"/>
          </w:tcPr>
          <w:p w:rsidR="002C0982" w:rsidRPr="006323EF" w:rsidRDefault="002C0982" w:rsidP="002C0982">
            <w:pPr>
              <w:jc w:val="right"/>
              <w:rPr>
                <w:rFonts w:ascii="Times New Roman" w:hAnsi="Times New Roman"/>
                <w:sz w:val="24"/>
                <w:szCs w:val="24"/>
              </w:rPr>
            </w:pPr>
            <w:r w:rsidRPr="006323EF">
              <w:rPr>
                <w:rFonts w:ascii="Times New Roman" w:hAnsi="Times New Roman"/>
                <w:sz w:val="24"/>
                <w:szCs w:val="24"/>
              </w:rPr>
              <w:t>1.182</w:t>
            </w:r>
          </w:p>
        </w:tc>
        <w:tc>
          <w:tcPr>
            <w:tcW w:w="2536" w:type="dxa"/>
          </w:tcPr>
          <w:p w:rsidR="002C0982" w:rsidRPr="005E00DF" w:rsidRDefault="002C0982" w:rsidP="002C0982">
            <w:pPr>
              <w:jc w:val="center"/>
              <w:rPr>
                <w:rFonts w:ascii="Times New Roman" w:hAnsi="Times New Roman"/>
                <w:sz w:val="24"/>
                <w:szCs w:val="24"/>
              </w:rPr>
            </w:pPr>
            <w:r w:rsidRPr="005E00DF">
              <w:rPr>
                <w:rFonts w:ascii="Times New Roman" w:hAnsi="Times New Roman"/>
                <w:sz w:val="24"/>
                <w:szCs w:val="24"/>
              </w:rPr>
              <w:t>.934</w:t>
            </w:r>
          </w:p>
        </w:tc>
      </w:tr>
    </w:tbl>
    <w:p w:rsidR="008930C6" w:rsidRPr="00161936" w:rsidRDefault="008D7378" w:rsidP="00161936">
      <w:pPr>
        <w:rPr>
          <w:szCs w:val="24"/>
        </w:rPr>
      </w:pPr>
      <w:r>
        <w:rPr>
          <w:szCs w:val="24"/>
        </w:rPr>
        <w:t>Sumber: Pengolahan data SPSS 2024</w:t>
      </w:r>
    </w:p>
    <w:p w:rsidR="00981321" w:rsidRDefault="008D7378" w:rsidP="008D7378">
      <w:pPr>
        <w:rPr>
          <w:szCs w:val="24"/>
        </w:rPr>
      </w:pPr>
      <w:r>
        <w:rPr>
          <w:szCs w:val="24"/>
        </w:rPr>
        <w:tab/>
        <w:t xml:space="preserve">Hasil tabel berikut menunjukan bahwa nilai </w:t>
      </w:r>
      <w:r>
        <w:rPr>
          <w:i/>
          <w:szCs w:val="24"/>
        </w:rPr>
        <w:t xml:space="preserve">asssymp sig. </w:t>
      </w:r>
      <w:r>
        <w:rPr>
          <w:szCs w:val="24"/>
        </w:rPr>
        <w:t>&gt; 0,05 yang artinya data berdistribusi normal. Selain itu nilai tolerance dan VIF &gt; 0,1 dan &lt; 10, artinya data tidak terdapat gejala multikolinearitas. Hasil tabel juga menunjukan bahwa nilai signifikansi &gt; 0,05 artinya data tidak terdapat gejala heteroskedastisitas</w:t>
      </w:r>
    </w:p>
    <w:p w:rsidR="008D7378" w:rsidRDefault="008D7378" w:rsidP="008D7378">
      <w:pPr>
        <w:rPr>
          <w:szCs w:val="24"/>
        </w:rPr>
      </w:pPr>
    </w:p>
    <w:p w:rsidR="00985158" w:rsidRDefault="006A7308" w:rsidP="00985158">
      <w:pPr>
        <w:pStyle w:val="Heading1"/>
        <w:rPr>
          <w:i w:val="0"/>
          <w:sz w:val="24"/>
          <w:szCs w:val="24"/>
        </w:rPr>
      </w:pPr>
      <w:r>
        <w:rPr>
          <w:i w:val="0"/>
          <w:sz w:val="24"/>
          <w:szCs w:val="24"/>
        </w:rPr>
        <w:t>4.1.5 Hasil</w:t>
      </w:r>
      <w:r w:rsidR="00985158">
        <w:rPr>
          <w:i w:val="0"/>
          <w:sz w:val="24"/>
          <w:szCs w:val="24"/>
        </w:rPr>
        <w:t xml:space="preserve"> Uji Regresi</w:t>
      </w:r>
      <w:r w:rsidR="00ED173B">
        <w:rPr>
          <w:i w:val="0"/>
          <w:sz w:val="24"/>
          <w:szCs w:val="24"/>
        </w:rPr>
        <w:t xml:space="preserve"> Berganda</w:t>
      </w:r>
    </w:p>
    <w:p w:rsidR="00B06208" w:rsidRPr="00ED173B" w:rsidRDefault="008D7378" w:rsidP="003E7413">
      <w:pPr>
        <w:jc w:val="both"/>
      </w:pPr>
      <w:r>
        <w:t>Tabel 4</w:t>
      </w:r>
      <w:r w:rsidR="00ED173B">
        <w:t xml:space="preserve">: </w:t>
      </w:r>
      <w:r w:rsidR="003E7413">
        <w:t>uji t pengaruh inovasi, kualitas produk dan persepsi harga terhadap kepuasan pelanggan</w:t>
      </w:r>
    </w:p>
    <w:tbl>
      <w:tblPr>
        <w:tblStyle w:val="TableGrid"/>
        <w:tblW w:w="0" w:type="auto"/>
        <w:tblInd w:w="108" w:type="dxa"/>
        <w:tblLook w:val="04A0" w:firstRow="1" w:lastRow="0" w:firstColumn="1" w:lastColumn="0" w:noHBand="0" w:noVBand="1"/>
      </w:tblPr>
      <w:tblGrid>
        <w:gridCol w:w="850"/>
        <w:gridCol w:w="2047"/>
        <w:gridCol w:w="1603"/>
        <w:gridCol w:w="1415"/>
        <w:gridCol w:w="1389"/>
        <w:gridCol w:w="842"/>
        <w:gridCol w:w="960"/>
      </w:tblGrid>
      <w:tr w:rsidR="00ED173B" w:rsidRPr="00B06208" w:rsidTr="00B06208">
        <w:tc>
          <w:tcPr>
            <w:tcW w:w="9106" w:type="dxa"/>
            <w:gridSpan w:val="7"/>
          </w:tcPr>
          <w:p w:rsidR="00ED173B" w:rsidRPr="00B06208" w:rsidRDefault="00ED173B" w:rsidP="00886BB2">
            <w:pPr>
              <w:jc w:val="center"/>
              <w:rPr>
                <w:rFonts w:ascii="Times New Roman" w:hAnsi="Times New Roman"/>
                <w:b/>
                <w:sz w:val="24"/>
                <w:szCs w:val="24"/>
                <w:vertAlign w:val="superscript"/>
              </w:rPr>
            </w:pPr>
            <w:r w:rsidRPr="00B06208">
              <w:rPr>
                <w:rFonts w:ascii="Times New Roman" w:hAnsi="Times New Roman"/>
                <w:b/>
                <w:sz w:val="24"/>
                <w:szCs w:val="24"/>
              </w:rPr>
              <w:t>Coefficients</w:t>
            </w:r>
            <w:r w:rsidRPr="00B06208">
              <w:rPr>
                <w:rFonts w:ascii="Times New Roman" w:hAnsi="Times New Roman"/>
                <w:b/>
                <w:sz w:val="24"/>
                <w:szCs w:val="24"/>
                <w:vertAlign w:val="superscript"/>
              </w:rPr>
              <w:t>a</w:t>
            </w:r>
          </w:p>
        </w:tc>
      </w:tr>
      <w:tr w:rsidR="00B06208" w:rsidRPr="00B06208" w:rsidTr="005D69C4">
        <w:trPr>
          <w:trHeight w:val="828"/>
        </w:trPr>
        <w:tc>
          <w:tcPr>
            <w:tcW w:w="850" w:type="dxa"/>
          </w:tcPr>
          <w:p w:rsidR="00B06208" w:rsidRDefault="00B06208" w:rsidP="00886BB2">
            <w:pPr>
              <w:jc w:val="both"/>
              <w:rPr>
                <w:rFonts w:ascii="Times New Roman" w:hAnsi="Times New Roman"/>
                <w:sz w:val="24"/>
                <w:szCs w:val="24"/>
              </w:rPr>
            </w:pPr>
          </w:p>
          <w:p w:rsidR="00B06208" w:rsidRDefault="00B06208" w:rsidP="00886BB2">
            <w:pPr>
              <w:jc w:val="both"/>
              <w:rPr>
                <w:rFonts w:ascii="Times New Roman" w:hAnsi="Times New Roman"/>
                <w:sz w:val="24"/>
                <w:szCs w:val="24"/>
              </w:rPr>
            </w:pPr>
          </w:p>
          <w:p w:rsidR="00B06208" w:rsidRPr="00B06208" w:rsidRDefault="00B06208" w:rsidP="00886BB2">
            <w:pPr>
              <w:jc w:val="both"/>
              <w:rPr>
                <w:rFonts w:ascii="Times New Roman" w:hAnsi="Times New Roman"/>
                <w:sz w:val="24"/>
                <w:szCs w:val="24"/>
              </w:rPr>
            </w:pPr>
            <w:r w:rsidRPr="00B06208">
              <w:rPr>
                <w:rFonts w:ascii="Times New Roman" w:hAnsi="Times New Roman"/>
                <w:sz w:val="24"/>
                <w:szCs w:val="24"/>
              </w:rPr>
              <w:t>Model</w:t>
            </w:r>
          </w:p>
        </w:tc>
        <w:tc>
          <w:tcPr>
            <w:tcW w:w="2047" w:type="dxa"/>
          </w:tcPr>
          <w:p w:rsidR="00B06208" w:rsidRPr="00B06208" w:rsidRDefault="00B06208" w:rsidP="00886BB2">
            <w:pPr>
              <w:jc w:val="both"/>
              <w:rPr>
                <w:rFonts w:ascii="Times New Roman" w:hAnsi="Times New Roman"/>
                <w:sz w:val="24"/>
                <w:szCs w:val="24"/>
              </w:rPr>
            </w:pPr>
          </w:p>
        </w:tc>
        <w:tc>
          <w:tcPr>
            <w:tcW w:w="1603" w:type="dxa"/>
          </w:tcPr>
          <w:p w:rsidR="00B06208" w:rsidRPr="00B06208" w:rsidRDefault="00B06208" w:rsidP="00886BB2">
            <w:pPr>
              <w:jc w:val="both"/>
              <w:rPr>
                <w:rFonts w:ascii="Times New Roman" w:hAnsi="Times New Roman"/>
                <w:sz w:val="24"/>
                <w:szCs w:val="24"/>
              </w:rPr>
            </w:pPr>
          </w:p>
          <w:p w:rsidR="00B06208" w:rsidRPr="00B06208" w:rsidRDefault="00B06208" w:rsidP="00886BB2">
            <w:pPr>
              <w:jc w:val="both"/>
              <w:rPr>
                <w:rFonts w:ascii="Times New Roman" w:hAnsi="Times New Roman"/>
                <w:sz w:val="24"/>
                <w:szCs w:val="24"/>
              </w:rPr>
            </w:pPr>
            <w:r w:rsidRPr="00B06208">
              <w:rPr>
                <w:rFonts w:ascii="Times New Roman" w:hAnsi="Times New Roman"/>
                <w:sz w:val="24"/>
                <w:szCs w:val="24"/>
              </w:rPr>
              <w:t>Unst</w:t>
            </w:r>
            <w:r>
              <w:rPr>
                <w:rFonts w:ascii="Times New Roman" w:hAnsi="Times New Roman"/>
                <w:sz w:val="24"/>
                <w:szCs w:val="24"/>
              </w:rPr>
              <w:t>a</w:t>
            </w:r>
            <w:r w:rsidRPr="00B06208">
              <w:rPr>
                <w:rFonts w:ascii="Times New Roman" w:hAnsi="Times New Roman"/>
                <w:sz w:val="24"/>
                <w:szCs w:val="24"/>
              </w:rPr>
              <w:t>ndarized</w:t>
            </w:r>
          </w:p>
          <w:p w:rsidR="00B06208" w:rsidRPr="00B06208" w:rsidRDefault="00B06208" w:rsidP="00886BB2">
            <w:pPr>
              <w:jc w:val="center"/>
              <w:rPr>
                <w:rFonts w:ascii="Times New Roman" w:hAnsi="Times New Roman"/>
                <w:sz w:val="24"/>
                <w:szCs w:val="24"/>
              </w:rPr>
            </w:pPr>
            <w:r w:rsidRPr="00B06208">
              <w:rPr>
                <w:rFonts w:ascii="Times New Roman" w:hAnsi="Times New Roman"/>
                <w:sz w:val="24"/>
                <w:szCs w:val="24"/>
              </w:rPr>
              <w:t>B</w:t>
            </w:r>
          </w:p>
        </w:tc>
        <w:tc>
          <w:tcPr>
            <w:tcW w:w="1415" w:type="dxa"/>
          </w:tcPr>
          <w:p w:rsidR="00B06208" w:rsidRPr="00B06208" w:rsidRDefault="00B06208" w:rsidP="00886BB2">
            <w:pPr>
              <w:jc w:val="both"/>
              <w:rPr>
                <w:rFonts w:ascii="Times New Roman" w:hAnsi="Times New Roman"/>
                <w:sz w:val="24"/>
                <w:szCs w:val="24"/>
              </w:rPr>
            </w:pPr>
          </w:p>
          <w:p w:rsidR="00B06208" w:rsidRPr="00B06208" w:rsidRDefault="00B06208" w:rsidP="00886BB2">
            <w:pPr>
              <w:jc w:val="both"/>
              <w:rPr>
                <w:rFonts w:ascii="Times New Roman" w:hAnsi="Times New Roman"/>
                <w:sz w:val="24"/>
                <w:szCs w:val="24"/>
              </w:rPr>
            </w:pPr>
            <w:r>
              <w:rPr>
                <w:rFonts w:ascii="Times New Roman" w:hAnsi="Times New Roman"/>
                <w:sz w:val="24"/>
                <w:szCs w:val="24"/>
              </w:rPr>
              <w:t>Coeff</w:t>
            </w:r>
            <w:r w:rsidRPr="00B06208">
              <w:rPr>
                <w:rFonts w:ascii="Times New Roman" w:hAnsi="Times New Roman"/>
                <w:sz w:val="24"/>
                <w:szCs w:val="24"/>
              </w:rPr>
              <w:t>icients</w:t>
            </w:r>
          </w:p>
          <w:p w:rsidR="00B06208" w:rsidRPr="00B06208" w:rsidRDefault="00B06208" w:rsidP="00886BB2">
            <w:pPr>
              <w:jc w:val="center"/>
              <w:rPr>
                <w:rFonts w:ascii="Times New Roman" w:hAnsi="Times New Roman"/>
                <w:sz w:val="24"/>
                <w:szCs w:val="24"/>
              </w:rPr>
            </w:pPr>
            <w:r w:rsidRPr="00B06208">
              <w:rPr>
                <w:rFonts w:ascii="Times New Roman" w:hAnsi="Times New Roman"/>
                <w:sz w:val="24"/>
                <w:szCs w:val="24"/>
              </w:rPr>
              <w:t>Std Error</w:t>
            </w:r>
          </w:p>
        </w:tc>
        <w:tc>
          <w:tcPr>
            <w:tcW w:w="1389" w:type="dxa"/>
          </w:tcPr>
          <w:p w:rsidR="00B06208" w:rsidRPr="00B06208" w:rsidRDefault="00B06208" w:rsidP="00886BB2">
            <w:pPr>
              <w:jc w:val="both"/>
              <w:rPr>
                <w:rFonts w:ascii="Times New Roman" w:hAnsi="Times New Roman"/>
                <w:sz w:val="24"/>
                <w:szCs w:val="24"/>
              </w:rPr>
            </w:pPr>
            <w:r w:rsidRPr="00B06208">
              <w:rPr>
                <w:rFonts w:ascii="Times New Roman" w:hAnsi="Times New Roman"/>
                <w:sz w:val="24"/>
                <w:szCs w:val="24"/>
              </w:rPr>
              <w:t>Standarized Coefficients</w:t>
            </w:r>
          </w:p>
          <w:p w:rsidR="00B06208" w:rsidRPr="00B06208" w:rsidRDefault="00B06208" w:rsidP="00886BB2">
            <w:pPr>
              <w:jc w:val="center"/>
              <w:rPr>
                <w:rFonts w:ascii="Times New Roman" w:hAnsi="Times New Roman"/>
                <w:sz w:val="24"/>
                <w:szCs w:val="24"/>
              </w:rPr>
            </w:pPr>
            <w:r w:rsidRPr="00B06208">
              <w:rPr>
                <w:rFonts w:ascii="Times New Roman" w:hAnsi="Times New Roman"/>
                <w:sz w:val="24"/>
                <w:szCs w:val="24"/>
              </w:rPr>
              <w:t>Beta</w:t>
            </w:r>
          </w:p>
        </w:tc>
        <w:tc>
          <w:tcPr>
            <w:tcW w:w="842" w:type="dxa"/>
          </w:tcPr>
          <w:p w:rsidR="00B06208" w:rsidRDefault="00B06208" w:rsidP="00886BB2">
            <w:pPr>
              <w:jc w:val="center"/>
              <w:rPr>
                <w:rFonts w:ascii="Times New Roman" w:hAnsi="Times New Roman"/>
                <w:sz w:val="24"/>
                <w:szCs w:val="24"/>
              </w:rPr>
            </w:pPr>
          </w:p>
          <w:p w:rsidR="00B06208" w:rsidRDefault="00B06208" w:rsidP="00886BB2">
            <w:pPr>
              <w:jc w:val="center"/>
              <w:rPr>
                <w:rFonts w:ascii="Times New Roman" w:hAnsi="Times New Roman"/>
                <w:sz w:val="24"/>
                <w:szCs w:val="24"/>
              </w:rPr>
            </w:pPr>
          </w:p>
          <w:p w:rsidR="00B06208" w:rsidRPr="00B06208" w:rsidRDefault="00B06208" w:rsidP="00886BB2">
            <w:pPr>
              <w:jc w:val="center"/>
              <w:rPr>
                <w:rFonts w:ascii="Times New Roman" w:hAnsi="Times New Roman"/>
                <w:sz w:val="24"/>
                <w:szCs w:val="24"/>
              </w:rPr>
            </w:pPr>
            <w:r w:rsidRPr="00B06208">
              <w:rPr>
                <w:rFonts w:ascii="Times New Roman" w:hAnsi="Times New Roman"/>
                <w:sz w:val="24"/>
                <w:szCs w:val="24"/>
              </w:rPr>
              <w:t>t</w:t>
            </w:r>
          </w:p>
        </w:tc>
        <w:tc>
          <w:tcPr>
            <w:tcW w:w="960" w:type="dxa"/>
          </w:tcPr>
          <w:p w:rsidR="00B06208" w:rsidRDefault="00B06208" w:rsidP="00886BB2">
            <w:pPr>
              <w:jc w:val="center"/>
              <w:rPr>
                <w:rFonts w:ascii="Times New Roman" w:hAnsi="Times New Roman"/>
                <w:sz w:val="24"/>
                <w:szCs w:val="24"/>
              </w:rPr>
            </w:pPr>
          </w:p>
          <w:p w:rsidR="00B06208" w:rsidRDefault="00B06208" w:rsidP="00886BB2">
            <w:pPr>
              <w:jc w:val="center"/>
              <w:rPr>
                <w:rFonts w:ascii="Times New Roman" w:hAnsi="Times New Roman"/>
                <w:sz w:val="24"/>
                <w:szCs w:val="24"/>
              </w:rPr>
            </w:pPr>
          </w:p>
          <w:p w:rsidR="00B06208" w:rsidRPr="00B06208" w:rsidRDefault="00B06208" w:rsidP="00886BB2">
            <w:pPr>
              <w:jc w:val="center"/>
              <w:rPr>
                <w:rFonts w:ascii="Times New Roman" w:hAnsi="Times New Roman"/>
                <w:sz w:val="24"/>
                <w:szCs w:val="24"/>
              </w:rPr>
            </w:pPr>
            <w:r w:rsidRPr="00B06208">
              <w:rPr>
                <w:rFonts w:ascii="Times New Roman" w:hAnsi="Times New Roman"/>
                <w:sz w:val="24"/>
                <w:szCs w:val="24"/>
              </w:rPr>
              <w:t>Sig.</w:t>
            </w:r>
          </w:p>
        </w:tc>
      </w:tr>
      <w:tr w:rsidR="00725604" w:rsidRPr="00B06208" w:rsidTr="00B06208">
        <w:tc>
          <w:tcPr>
            <w:tcW w:w="850"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1</w:t>
            </w:r>
          </w:p>
        </w:tc>
        <w:tc>
          <w:tcPr>
            <w:tcW w:w="2047" w:type="dxa"/>
          </w:tcPr>
          <w:p w:rsidR="00725604" w:rsidRPr="00B06208" w:rsidRDefault="00B06208" w:rsidP="00886BB2">
            <w:pPr>
              <w:jc w:val="both"/>
              <w:rPr>
                <w:rFonts w:ascii="Times New Roman" w:hAnsi="Times New Roman"/>
                <w:sz w:val="24"/>
                <w:szCs w:val="24"/>
              </w:rPr>
            </w:pPr>
            <w:r>
              <w:rPr>
                <w:rFonts w:ascii="Times New Roman" w:hAnsi="Times New Roman"/>
                <w:sz w:val="24"/>
                <w:szCs w:val="24"/>
              </w:rPr>
              <w:t>(Cons</w:t>
            </w:r>
            <w:r w:rsidR="00725604" w:rsidRPr="00B06208">
              <w:rPr>
                <w:rFonts w:ascii="Times New Roman" w:hAnsi="Times New Roman"/>
                <w:sz w:val="24"/>
                <w:szCs w:val="24"/>
              </w:rPr>
              <w:t>tant)</w:t>
            </w:r>
          </w:p>
        </w:tc>
        <w:tc>
          <w:tcPr>
            <w:tcW w:w="1603"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9.085</w:t>
            </w:r>
          </w:p>
        </w:tc>
        <w:tc>
          <w:tcPr>
            <w:tcW w:w="1415"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2.279</w:t>
            </w:r>
          </w:p>
        </w:tc>
        <w:tc>
          <w:tcPr>
            <w:tcW w:w="1389" w:type="dxa"/>
          </w:tcPr>
          <w:p w:rsidR="00725604" w:rsidRPr="00B06208" w:rsidRDefault="00725604" w:rsidP="00886BB2">
            <w:pPr>
              <w:jc w:val="right"/>
              <w:rPr>
                <w:rFonts w:ascii="Times New Roman" w:hAnsi="Times New Roman"/>
                <w:sz w:val="24"/>
                <w:szCs w:val="24"/>
              </w:rPr>
            </w:pPr>
          </w:p>
        </w:tc>
        <w:tc>
          <w:tcPr>
            <w:tcW w:w="842"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3.986</w:t>
            </w:r>
          </w:p>
        </w:tc>
        <w:tc>
          <w:tcPr>
            <w:tcW w:w="96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00</w:t>
            </w:r>
          </w:p>
        </w:tc>
      </w:tr>
      <w:tr w:rsidR="00725604" w:rsidRPr="00B06208" w:rsidTr="00B06208">
        <w:tc>
          <w:tcPr>
            <w:tcW w:w="850" w:type="dxa"/>
          </w:tcPr>
          <w:p w:rsidR="00725604" w:rsidRPr="00B06208" w:rsidRDefault="00725604" w:rsidP="00886BB2">
            <w:pPr>
              <w:jc w:val="both"/>
              <w:rPr>
                <w:rFonts w:ascii="Times New Roman" w:hAnsi="Times New Roman"/>
                <w:sz w:val="24"/>
                <w:szCs w:val="24"/>
              </w:rPr>
            </w:pPr>
          </w:p>
        </w:tc>
        <w:tc>
          <w:tcPr>
            <w:tcW w:w="2047"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Inovasi</w:t>
            </w:r>
          </w:p>
        </w:tc>
        <w:tc>
          <w:tcPr>
            <w:tcW w:w="1603"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80</w:t>
            </w:r>
          </w:p>
        </w:tc>
        <w:tc>
          <w:tcPr>
            <w:tcW w:w="1415"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89</w:t>
            </w:r>
          </w:p>
        </w:tc>
        <w:tc>
          <w:tcPr>
            <w:tcW w:w="1389"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89</w:t>
            </w:r>
          </w:p>
        </w:tc>
        <w:tc>
          <w:tcPr>
            <w:tcW w:w="842"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897</w:t>
            </w:r>
          </w:p>
        </w:tc>
        <w:tc>
          <w:tcPr>
            <w:tcW w:w="96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372</w:t>
            </w:r>
          </w:p>
        </w:tc>
      </w:tr>
      <w:tr w:rsidR="00725604" w:rsidRPr="00B06208" w:rsidTr="00B06208">
        <w:tc>
          <w:tcPr>
            <w:tcW w:w="850" w:type="dxa"/>
          </w:tcPr>
          <w:p w:rsidR="00725604" w:rsidRPr="00B06208" w:rsidRDefault="00725604" w:rsidP="00886BB2">
            <w:pPr>
              <w:jc w:val="both"/>
              <w:rPr>
                <w:rFonts w:ascii="Times New Roman" w:hAnsi="Times New Roman"/>
                <w:sz w:val="24"/>
                <w:szCs w:val="24"/>
              </w:rPr>
            </w:pPr>
          </w:p>
        </w:tc>
        <w:tc>
          <w:tcPr>
            <w:tcW w:w="2047"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Kualitas Produk</w:t>
            </w:r>
          </w:p>
        </w:tc>
        <w:tc>
          <w:tcPr>
            <w:tcW w:w="1603"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285</w:t>
            </w:r>
          </w:p>
        </w:tc>
        <w:tc>
          <w:tcPr>
            <w:tcW w:w="1415"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80</w:t>
            </w:r>
          </w:p>
        </w:tc>
        <w:tc>
          <w:tcPr>
            <w:tcW w:w="1389"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89</w:t>
            </w:r>
          </w:p>
        </w:tc>
        <w:tc>
          <w:tcPr>
            <w:tcW w:w="842"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3.564</w:t>
            </w:r>
          </w:p>
        </w:tc>
        <w:tc>
          <w:tcPr>
            <w:tcW w:w="96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01</w:t>
            </w:r>
          </w:p>
        </w:tc>
      </w:tr>
      <w:tr w:rsidR="00725604" w:rsidRPr="00B06208" w:rsidTr="00B06208">
        <w:tc>
          <w:tcPr>
            <w:tcW w:w="850" w:type="dxa"/>
          </w:tcPr>
          <w:p w:rsidR="00725604" w:rsidRPr="00B06208" w:rsidRDefault="00725604" w:rsidP="00886BB2">
            <w:pPr>
              <w:jc w:val="both"/>
              <w:rPr>
                <w:rFonts w:ascii="Times New Roman" w:hAnsi="Times New Roman"/>
                <w:sz w:val="24"/>
                <w:szCs w:val="24"/>
              </w:rPr>
            </w:pPr>
          </w:p>
        </w:tc>
        <w:tc>
          <w:tcPr>
            <w:tcW w:w="2047"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Persepsi Harga</w:t>
            </w:r>
          </w:p>
        </w:tc>
        <w:tc>
          <w:tcPr>
            <w:tcW w:w="1603"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202</w:t>
            </w:r>
          </w:p>
        </w:tc>
        <w:tc>
          <w:tcPr>
            <w:tcW w:w="1415"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02</w:t>
            </w:r>
          </w:p>
        </w:tc>
        <w:tc>
          <w:tcPr>
            <w:tcW w:w="1389"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89</w:t>
            </w:r>
          </w:p>
        </w:tc>
        <w:tc>
          <w:tcPr>
            <w:tcW w:w="842"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981</w:t>
            </w:r>
          </w:p>
        </w:tc>
        <w:tc>
          <w:tcPr>
            <w:tcW w:w="96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50</w:t>
            </w:r>
          </w:p>
        </w:tc>
      </w:tr>
    </w:tbl>
    <w:p w:rsidR="006A7308" w:rsidRDefault="006A7308" w:rsidP="006A7308">
      <w:pPr>
        <w:rPr>
          <w:szCs w:val="24"/>
        </w:rPr>
      </w:pPr>
      <w:r>
        <w:rPr>
          <w:szCs w:val="24"/>
        </w:rPr>
        <w:t>Sumber: Pengolahan data menggunakan SPSS 2024</w:t>
      </w:r>
    </w:p>
    <w:p w:rsidR="003E7413" w:rsidRDefault="00981321" w:rsidP="006A7308">
      <w:pPr>
        <w:jc w:val="both"/>
        <w:rPr>
          <w:szCs w:val="24"/>
        </w:rPr>
      </w:pPr>
      <w:r>
        <w:rPr>
          <w:szCs w:val="24"/>
        </w:rPr>
        <w:t>Hasil tabel berikut menunjukan</w:t>
      </w:r>
      <w:r w:rsidR="003E7413">
        <w:rPr>
          <w:szCs w:val="24"/>
        </w:rPr>
        <w:t xml:space="preserve"> </w:t>
      </w:r>
      <w:r>
        <w:rPr>
          <w:szCs w:val="24"/>
        </w:rPr>
        <w:t>bahwa nilai sig.</w:t>
      </w:r>
      <w:r w:rsidR="003E7413">
        <w:rPr>
          <w:szCs w:val="24"/>
        </w:rPr>
        <w:t xml:space="preserve"> inovasi 0,372 &gt; 0,05. Sedangkan nilai sig</w:t>
      </w:r>
      <w:r>
        <w:rPr>
          <w:szCs w:val="24"/>
        </w:rPr>
        <w:t>.</w:t>
      </w:r>
      <w:r w:rsidR="008D7378">
        <w:rPr>
          <w:szCs w:val="24"/>
        </w:rPr>
        <w:t xml:space="preserve"> dari kualitas produk</w:t>
      </w:r>
      <w:r w:rsidR="003E7413">
        <w:rPr>
          <w:szCs w:val="24"/>
        </w:rPr>
        <w:t xml:space="preserve"> 0,01 &lt; 0,05. Persepsi harga sendiri memiliki nilai signifikansi 0,05 = 0,05.</w:t>
      </w:r>
    </w:p>
    <w:p w:rsidR="003E7413" w:rsidRPr="00ED173B" w:rsidRDefault="008D7378" w:rsidP="003E7413">
      <w:pPr>
        <w:jc w:val="both"/>
      </w:pPr>
      <w:r>
        <w:t>Tabel 5</w:t>
      </w:r>
      <w:r w:rsidR="003E7413">
        <w:t>: uji t pengaruh inovasi, kualitas produk dan persepsi harga terhadap kepuasan pelanggan</w:t>
      </w:r>
    </w:p>
    <w:tbl>
      <w:tblPr>
        <w:tblStyle w:val="TableGrid"/>
        <w:tblW w:w="9498" w:type="dxa"/>
        <w:tblInd w:w="-34" w:type="dxa"/>
        <w:tblLayout w:type="fixed"/>
        <w:tblLook w:val="04A0" w:firstRow="1" w:lastRow="0" w:firstColumn="1" w:lastColumn="0" w:noHBand="0" w:noVBand="1"/>
      </w:tblPr>
      <w:tblGrid>
        <w:gridCol w:w="851"/>
        <w:gridCol w:w="2268"/>
        <w:gridCol w:w="1701"/>
        <w:gridCol w:w="1559"/>
        <w:gridCol w:w="1418"/>
        <w:gridCol w:w="850"/>
        <w:gridCol w:w="851"/>
      </w:tblGrid>
      <w:tr w:rsidR="003E7413" w:rsidRPr="00143B8A" w:rsidTr="00B06208">
        <w:tc>
          <w:tcPr>
            <w:tcW w:w="9498" w:type="dxa"/>
            <w:gridSpan w:val="7"/>
          </w:tcPr>
          <w:p w:rsidR="003E7413" w:rsidRPr="00B06208" w:rsidRDefault="003E7413" w:rsidP="00886BB2">
            <w:pPr>
              <w:jc w:val="center"/>
              <w:rPr>
                <w:rFonts w:ascii="Times New Roman" w:hAnsi="Times New Roman"/>
                <w:b/>
                <w:sz w:val="24"/>
                <w:szCs w:val="24"/>
                <w:vertAlign w:val="superscript"/>
              </w:rPr>
            </w:pPr>
            <w:r w:rsidRPr="00B06208">
              <w:rPr>
                <w:rFonts w:ascii="Times New Roman" w:hAnsi="Times New Roman"/>
                <w:b/>
                <w:sz w:val="24"/>
                <w:szCs w:val="24"/>
              </w:rPr>
              <w:t>Coefficients</w:t>
            </w:r>
            <w:r w:rsidRPr="00B06208">
              <w:rPr>
                <w:rFonts w:ascii="Times New Roman" w:hAnsi="Times New Roman"/>
                <w:b/>
                <w:sz w:val="24"/>
                <w:szCs w:val="24"/>
                <w:vertAlign w:val="superscript"/>
              </w:rPr>
              <w:t>a</w:t>
            </w:r>
          </w:p>
        </w:tc>
      </w:tr>
      <w:tr w:rsidR="0016546B" w:rsidTr="005D69C4">
        <w:trPr>
          <w:trHeight w:val="828"/>
        </w:trPr>
        <w:tc>
          <w:tcPr>
            <w:tcW w:w="851" w:type="dxa"/>
          </w:tcPr>
          <w:p w:rsidR="0016546B" w:rsidRDefault="0016546B" w:rsidP="00886BB2">
            <w:pPr>
              <w:jc w:val="both"/>
              <w:rPr>
                <w:rFonts w:ascii="Times New Roman" w:hAnsi="Times New Roman"/>
                <w:sz w:val="24"/>
                <w:szCs w:val="24"/>
              </w:rPr>
            </w:pPr>
          </w:p>
          <w:p w:rsidR="0016546B" w:rsidRDefault="0016546B" w:rsidP="00886BB2">
            <w:pPr>
              <w:jc w:val="both"/>
              <w:rPr>
                <w:rFonts w:ascii="Times New Roman" w:hAnsi="Times New Roman"/>
                <w:sz w:val="24"/>
                <w:szCs w:val="24"/>
              </w:rPr>
            </w:pPr>
          </w:p>
          <w:p w:rsidR="0016546B" w:rsidRPr="00B06208" w:rsidRDefault="0016546B" w:rsidP="00886BB2">
            <w:pPr>
              <w:jc w:val="both"/>
              <w:rPr>
                <w:rFonts w:ascii="Times New Roman" w:hAnsi="Times New Roman"/>
                <w:sz w:val="24"/>
                <w:szCs w:val="24"/>
              </w:rPr>
            </w:pPr>
            <w:r w:rsidRPr="00B06208">
              <w:rPr>
                <w:rFonts w:ascii="Times New Roman" w:hAnsi="Times New Roman"/>
                <w:sz w:val="24"/>
                <w:szCs w:val="24"/>
              </w:rPr>
              <w:t>Model</w:t>
            </w:r>
          </w:p>
        </w:tc>
        <w:tc>
          <w:tcPr>
            <w:tcW w:w="2268" w:type="dxa"/>
          </w:tcPr>
          <w:p w:rsidR="0016546B" w:rsidRPr="00B06208" w:rsidRDefault="0016546B" w:rsidP="00886BB2">
            <w:pPr>
              <w:jc w:val="both"/>
              <w:rPr>
                <w:rFonts w:ascii="Times New Roman" w:hAnsi="Times New Roman"/>
                <w:sz w:val="24"/>
                <w:szCs w:val="24"/>
              </w:rPr>
            </w:pPr>
          </w:p>
        </w:tc>
        <w:tc>
          <w:tcPr>
            <w:tcW w:w="1701" w:type="dxa"/>
          </w:tcPr>
          <w:p w:rsidR="0016546B" w:rsidRPr="00B06208" w:rsidRDefault="0016546B" w:rsidP="00886BB2">
            <w:pPr>
              <w:jc w:val="both"/>
              <w:rPr>
                <w:rFonts w:ascii="Times New Roman" w:hAnsi="Times New Roman"/>
                <w:sz w:val="24"/>
                <w:szCs w:val="24"/>
              </w:rPr>
            </w:pPr>
          </w:p>
          <w:p w:rsidR="0016546B" w:rsidRPr="00B06208" w:rsidRDefault="0016546B" w:rsidP="00886BB2">
            <w:pPr>
              <w:jc w:val="both"/>
              <w:rPr>
                <w:rFonts w:ascii="Times New Roman" w:hAnsi="Times New Roman"/>
                <w:sz w:val="24"/>
                <w:szCs w:val="24"/>
              </w:rPr>
            </w:pPr>
            <w:r w:rsidRPr="00B06208">
              <w:rPr>
                <w:rFonts w:ascii="Times New Roman" w:hAnsi="Times New Roman"/>
                <w:sz w:val="24"/>
                <w:szCs w:val="24"/>
              </w:rPr>
              <w:t>Unst</w:t>
            </w:r>
            <w:r>
              <w:rPr>
                <w:rFonts w:ascii="Times New Roman" w:hAnsi="Times New Roman"/>
                <w:sz w:val="24"/>
                <w:szCs w:val="24"/>
              </w:rPr>
              <w:t>a</w:t>
            </w:r>
            <w:r w:rsidRPr="00B06208">
              <w:rPr>
                <w:rFonts w:ascii="Times New Roman" w:hAnsi="Times New Roman"/>
                <w:sz w:val="24"/>
                <w:szCs w:val="24"/>
              </w:rPr>
              <w:t>ndarized</w:t>
            </w:r>
          </w:p>
          <w:p w:rsidR="0016546B" w:rsidRPr="00B06208" w:rsidRDefault="0016546B" w:rsidP="00886BB2">
            <w:pPr>
              <w:jc w:val="center"/>
              <w:rPr>
                <w:rFonts w:ascii="Times New Roman" w:hAnsi="Times New Roman"/>
                <w:sz w:val="24"/>
                <w:szCs w:val="24"/>
              </w:rPr>
            </w:pPr>
            <w:r w:rsidRPr="00B06208">
              <w:rPr>
                <w:rFonts w:ascii="Times New Roman" w:hAnsi="Times New Roman"/>
                <w:sz w:val="24"/>
                <w:szCs w:val="24"/>
              </w:rPr>
              <w:t>B</w:t>
            </w:r>
          </w:p>
        </w:tc>
        <w:tc>
          <w:tcPr>
            <w:tcW w:w="1559" w:type="dxa"/>
          </w:tcPr>
          <w:p w:rsidR="0016546B" w:rsidRPr="00B06208" w:rsidRDefault="0016546B" w:rsidP="00886BB2">
            <w:pPr>
              <w:jc w:val="both"/>
              <w:rPr>
                <w:rFonts w:ascii="Times New Roman" w:hAnsi="Times New Roman"/>
                <w:sz w:val="24"/>
                <w:szCs w:val="24"/>
              </w:rPr>
            </w:pPr>
          </w:p>
          <w:p w:rsidR="0016546B" w:rsidRPr="00B06208" w:rsidRDefault="0016546B" w:rsidP="00886BB2">
            <w:pPr>
              <w:jc w:val="both"/>
              <w:rPr>
                <w:rFonts w:ascii="Times New Roman" w:hAnsi="Times New Roman"/>
                <w:sz w:val="24"/>
                <w:szCs w:val="24"/>
              </w:rPr>
            </w:pPr>
            <w:r>
              <w:rPr>
                <w:rFonts w:ascii="Times New Roman" w:hAnsi="Times New Roman"/>
                <w:sz w:val="24"/>
                <w:szCs w:val="24"/>
              </w:rPr>
              <w:t>Coeff</w:t>
            </w:r>
            <w:r w:rsidRPr="00B06208">
              <w:rPr>
                <w:rFonts w:ascii="Times New Roman" w:hAnsi="Times New Roman"/>
                <w:sz w:val="24"/>
                <w:szCs w:val="24"/>
              </w:rPr>
              <w:t>icients</w:t>
            </w:r>
          </w:p>
          <w:p w:rsidR="0016546B" w:rsidRPr="00B06208" w:rsidRDefault="0016546B" w:rsidP="00886BB2">
            <w:pPr>
              <w:jc w:val="center"/>
              <w:rPr>
                <w:rFonts w:ascii="Times New Roman" w:hAnsi="Times New Roman"/>
                <w:sz w:val="24"/>
                <w:szCs w:val="24"/>
              </w:rPr>
            </w:pPr>
            <w:r w:rsidRPr="00B06208">
              <w:rPr>
                <w:rFonts w:ascii="Times New Roman" w:hAnsi="Times New Roman"/>
                <w:sz w:val="24"/>
                <w:szCs w:val="24"/>
              </w:rPr>
              <w:t>Std Error</w:t>
            </w:r>
          </w:p>
        </w:tc>
        <w:tc>
          <w:tcPr>
            <w:tcW w:w="1418" w:type="dxa"/>
          </w:tcPr>
          <w:p w:rsidR="0016546B" w:rsidRPr="00B06208" w:rsidRDefault="0016546B" w:rsidP="00725604">
            <w:pPr>
              <w:jc w:val="center"/>
              <w:rPr>
                <w:rFonts w:ascii="Times New Roman" w:hAnsi="Times New Roman"/>
                <w:sz w:val="24"/>
                <w:szCs w:val="24"/>
              </w:rPr>
            </w:pPr>
            <w:r w:rsidRPr="00B06208">
              <w:rPr>
                <w:rFonts w:ascii="Times New Roman" w:hAnsi="Times New Roman"/>
                <w:sz w:val="24"/>
                <w:szCs w:val="24"/>
              </w:rPr>
              <w:t>Standarized Coefficients</w:t>
            </w:r>
          </w:p>
          <w:p w:rsidR="0016546B" w:rsidRPr="00B06208" w:rsidRDefault="0016546B" w:rsidP="00886BB2">
            <w:pPr>
              <w:jc w:val="center"/>
              <w:rPr>
                <w:rFonts w:ascii="Times New Roman" w:hAnsi="Times New Roman"/>
                <w:sz w:val="24"/>
                <w:szCs w:val="24"/>
              </w:rPr>
            </w:pPr>
            <w:r w:rsidRPr="00B06208">
              <w:rPr>
                <w:rFonts w:ascii="Times New Roman" w:hAnsi="Times New Roman"/>
                <w:sz w:val="24"/>
                <w:szCs w:val="24"/>
              </w:rPr>
              <w:t>Beta</w:t>
            </w:r>
          </w:p>
        </w:tc>
        <w:tc>
          <w:tcPr>
            <w:tcW w:w="850" w:type="dxa"/>
          </w:tcPr>
          <w:p w:rsidR="0016546B" w:rsidRDefault="0016546B" w:rsidP="00886BB2">
            <w:pPr>
              <w:jc w:val="center"/>
              <w:rPr>
                <w:rFonts w:ascii="Times New Roman" w:hAnsi="Times New Roman"/>
                <w:sz w:val="24"/>
                <w:szCs w:val="24"/>
              </w:rPr>
            </w:pPr>
          </w:p>
          <w:p w:rsidR="0016546B" w:rsidRDefault="0016546B" w:rsidP="00886BB2">
            <w:pPr>
              <w:jc w:val="center"/>
              <w:rPr>
                <w:rFonts w:ascii="Times New Roman" w:hAnsi="Times New Roman"/>
                <w:sz w:val="24"/>
                <w:szCs w:val="24"/>
              </w:rPr>
            </w:pPr>
          </w:p>
          <w:p w:rsidR="0016546B" w:rsidRPr="00B06208" w:rsidRDefault="0016546B" w:rsidP="00886BB2">
            <w:pPr>
              <w:jc w:val="center"/>
              <w:rPr>
                <w:rFonts w:ascii="Times New Roman" w:hAnsi="Times New Roman"/>
                <w:sz w:val="24"/>
                <w:szCs w:val="24"/>
              </w:rPr>
            </w:pPr>
            <w:r w:rsidRPr="00B06208">
              <w:rPr>
                <w:rFonts w:ascii="Times New Roman" w:hAnsi="Times New Roman"/>
                <w:sz w:val="24"/>
                <w:szCs w:val="24"/>
              </w:rPr>
              <w:t>t</w:t>
            </w:r>
          </w:p>
        </w:tc>
        <w:tc>
          <w:tcPr>
            <w:tcW w:w="851" w:type="dxa"/>
          </w:tcPr>
          <w:p w:rsidR="0016546B" w:rsidRDefault="0016546B" w:rsidP="00886BB2">
            <w:pPr>
              <w:jc w:val="center"/>
              <w:rPr>
                <w:rFonts w:ascii="Times New Roman" w:hAnsi="Times New Roman"/>
                <w:sz w:val="24"/>
                <w:szCs w:val="24"/>
              </w:rPr>
            </w:pPr>
          </w:p>
          <w:p w:rsidR="0016546B" w:rsidRDefault="0016546B" w:rsidP="00886BB2">
            <w:pPr>
              <w:jc w:val="center"/>
              <w:rPr>
                <w:rFonts w:ascii="Times New Roman" w:hAnsi="Times New Roman"/>
                <w:sz w:val="24"/>
                <w:szCs w:val="24"/>
              </w:rPr>
            </w:pPr>
          </w:p>
          <w:p w:rsidR="0016546B" w:rsidRPr="00B06208" w:rsidRDefault="0016546B" w:rsidP="00886BB2">
            <w:pPr>
              <w:jc w:val="center"/>
              <w:rPr>
                <w:rFonts w:ascii="Times New Roman" w:hAnsi="Times New Roman"/>
                <w:sz w:val="24"/>
                <w:szCs w:val="24"/>
              </w:rPr>
            </w:pPr>
            <w:r w:rsidRPr="00B06208">
              <w:rPr>
                <w:rFonts w:ascii="Times New Roman" w:hAnsi="Times New Roman"/>
                <w:sz w:val="24"/>
                <w:szCs w:val="24"/>
              </w:rPr>
              <w:t>Sig.</w:t>
            </w:r>
          </w:p>
        </w:tc>
      </w:tr>
      <w:tr w:rsidR="00725604" w:rsidTr="00B06208">
        <w:tc>
          <w:tcPr>
            <w:tcW w:w="851"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1</w:t>
            </w:r>
          </w:p>
        </w:tc>
        <w:tc>
          <w:tcPr>
            <w:tcW w:w="2268" w:type="dxa"/>
          </w:tcPr>
          <w:p w:rsidR="00725604" w:rsidRPr="00B06208" w:rsidRDefault="00B06208" w:rsidP="00886BB2">
            <w:pPr>
              <w:jc w:val="both"/>
              <w:rPr>
                <w:rFonts w:ascii="Times New Roman" w:hAnsi="Times New Roman"/>
                <w:sz w:val="24"/>
                <w:szCs w:val="24"/>
              </w:rPr>
            </w:pPr>
            <w:r>
              <w:rPr>
                <w:rFonts w:ascii="Times New Roman" w:hAnsi="Times New Roman"/>
                <w:sz w:val="24"/>
                <w:szCs w:val="24"/>
              </w:rPr>
              <w:t>(Cons</w:t>
            </w:r>
            <w:r w:rsidR="00725604" w:rsidRPr="00B06208">
              <w:rPr>
                <w:rFonts w:ascii="Times New Roman" w:hAnsi="Times New Roman"/>
                <w:sz w:val="24"/>
                <w:szCs w:val="24"/>
              </w:rPr>
              <w:t>tant)</w:t>
            </w:r>
          </w:p>
        </w:tc>
        <w:tc>
          <w:tcPr>
            <w:tcW w:w="170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819</w:t>
            </w:r>
          </w:p>
        </w:tc>
        <w:tc>
          <w:tcPr>
            <w:tcW w:w="1559"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957</w:t>
            </w:r>
          </w:p>
        </w:tc>
        <w:tc>
          <w:tcPr>
            <w:tcW w:w="1418" w:type="dxa"/>
          </w:tcPr>
          <w:p w:rsidR="00725604" w:rsidRPr="00B06208" w:rsidRDefault="00725604" w:rsidP="00886BB2">
            <w:pPr>
              <w:jc w:val="right"/>
              <w:rPr>
                <w:rFonts w:ascii="Times New Roman" w:hAnsi="Times New Roman"/>
                <w:sz w:val="24"/>
                <w:szCs w:val="24"/>
              </w:rPr>
            </w:pPr>
          </w:p>
        </w:tc>
        <w:tc>
          <w:tcPr>
            <w:tcW w:w="85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930</w:t>
            </w:r>
          </w:p>
        </w:tc>
        <w:tc>
          <w:tcPr>
            <w:tcW w:w="85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355</w:t>
            </w:r>
          </w:p>
        </w:tc>
      </w:tr>
      <w:tr w:rsidR="00725604" w:rsidTr="00B06208">
        <w:tc>
          <w:tcPr>
            <w:tcW w:w="851" w:type="dxa"/>
          </w:tcPr>
          <w:p w:rsidR="00725604" w:rsidRPr="00B06208" w:rsidRDefault="00725604" w:rsidP="00886BB2">
            <w:pPr>
              <w:jc w:val="both"/>
              <w:rPr>
                <w:rFonts w:ascii="Times New Roman" w:hAnsi="Times New Roman"/>
                <w:sz w:val="24"/>
                <w:szCs w:val="24"/>
              </w:rPr>
            </w:pPr>
          </w:p>
        </w:tc>
        <w:tc>
          <w:tcPr>
            <w:tcW w:w="2268"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Inovasi</w:t>
            </w:r>
          </w:p>
        </w:tc>
        <w:tc>
          <w:tcPr>
            <w:tcW w:w="170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33</w:t>
            </w:r>
          </w:p>
        </w:tc>
        <w:tc>
          <w:tcPr>
            <w:tcW w:w="1559"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71</w:t>
            </w:r>
          </w:p>
        </w:tc>
        <w:tc>
          <w:tcPr>
            <w:tcW w:w="1418"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66</w:t>
            </w:r>
          </w:p>
        </w:tc>
        <w:tc>
          <w:tcPr>
            <w:tcW w:w="85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873</w:t>
            </w:r>
          </w:p>
        </w:tc>
        <w:tc>
          <w:tcPr>
            <w:tcW w:w="85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64</w:t>
            </w:r>
          </w:p>
        </w:tc>
      </w:tr>
      <w:tr w:rsidR="00725604" w:rsidTr="00B06208">
        <w:tc>
          <w:tcPr>
            <w:tcW w:w="851" w:type="dxa"/>
          </w:tcPr>
          <w:p w:rsidR="00725604" w:rsidRPr="00B06208" w:rsidRDefault="00725604" w:rsidP="00886BB2">
            <w:pPr>
              <w:jc w:val="both"/>
              <w:rPr>
                <w:rFonts w:ascii="Times New Roman" w:hAnsi="Times New Roman"/>
                <w:sz w:val="24"/>
                <w:szCs w:val="24"/>
              </w:rPr>
            </w:pPr>
          </w:p>
        </w:tc>
        <w:tc>
          <w:tcPr>
            <w:tcW w:w="2268"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Kualitas Produk</w:t>
            </w:r>
          </w:p>
        </w:tc>
        <w:tc>
          <w:tcPr>
            <w:tcW w:w="170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171</w:t>
            </w:r>
          </w:p>
        </w:tc>
        <w:tc>
          <w:tcPr>
            <w:tcW w:w="1559"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68</w:t>
            </w:r>
          </w:p>
        </w:tc>
        <w:tc>
          <w:tcPr>
            <w:tcW w:w="1418"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243</w:t>
            </w:r>
          </w:p>
        </w:tc>
        <w:tc>
          <w:tcPr>
            <w:tcW w:w="85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2.535</w:t>
            </w:r>
          </w:p>
        </w:tc>
        <w:tc>
          <w:tcPr>
            <w:tcW w:w="85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13</w:t>
            </w:r>
          </w:p>
        </w:tc>
      </w:tr>
      <w:tr w:rsidR="00725604" w:rsidTr="00B06208">
        <w:tc>
          <w:tcPr>
            <w:tcW w:w="851" w:type="dxa"/>
          </w:tcPr>
          <w:p w:rsidR="00725604" w:rsidRPr="00B06208" w:rsidRDefault="00725604" w:rsidP="00886BB2">
            <w:pPr>
              <w:jc w:val="both"/>
              <w:rPr>
                <w:rFonts w:ascii="Times New Roman" w:hAnsi="Times New Roman"/>
                <w:sz w:val="24"/>
                <w:szCs w:val="24"/>
              </w:rPr>
            </w:pPr>
          </w:p>
        </w:tc>
        <w:tc>
          <w:tcPr>
            <w:tcW w:w="2268"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Persepsi Harga</w:t>
            </w:r>
          </w:p>
        </w:tc>
        <w:tc>
          <w:tcPr>
            <w:tcW w:w="170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56</w:t>
            </w:r>
          </w:p>
        </w:tc>
        <w:tc>
          <w:tcPr>
            <w:tcW w:w="1559"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83</w:t>
            </w:r>
          </w:p>
        </w:tc>
        <w:tc>
          <w:tcPr>
            <w:tcW w:w="1418"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59</w:t>
            </w:r>
          </w:p>
        </w:tc>
        <w:tc>
          <w:tcPr>
            <w:tcW w:w="85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676</w:t>
            </w:r>
          </w:p>
        </w:tc>
        <w:tc>
          <w:tcPr>
            <w:tcW w:w="85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500</w:t>
            </w:r>
          </w:p>
        </w:tc>
      </w:tr>
      <w:tr w:rsidR="00725604" w:rsidTr="00B06208">
        <w:tc>
          <w:tcPr>
            <w:tcW w:w="851" w:type="dxa"/>
          </w:tcPr>
          <w:p w:rsidR="00725604" w:rsidRPr="00B06208" w:rsidRDefault="00725604" w:rsidP="00886BB2">
            <w:pPr>
              <w:jc w:val="both"/>
              <w:rPr>
                <w:rFonts w:ascii="Times New Roman" w:hAnsi="Times New Roman"/>
                <w:sz w:val="24"/>
                <w:szCs w:val="24"/>
              </w:rPr>
            </w:pPr>
          </w:p>
        </w:tc>
        <w:tc>
          <w:tcPr>
            <w:tcW w:w="2268" w:type="dxa"/>
          </w:tcPr>
          <w:p w:rsidR="00725604" w:rsidRPr="00B06208" w:rsidRDefault="00725604" w:rsidP="00886BB2">
            <w:pPr>
              <w:jc w:val="both"/>
              <w:rPr>
                <w:rFonts w:ascii="Times New Roman" w:hAnsi="Times New Roman"/>
                <w:sz w:val="24"/>
                <w:szCs w:val="24"/>
              </w:rPr>
            </w:pPr>
            <w:r w:rsidRPr="00B06208">
              <w:rPr>
                <w:rFonts w:ascii="Times New Roman" w:hAnsi="Times New Roman"/>
                <w:sz w:val="24"/>
                <w:szCs w:val="24"/>
              </w:rPr>
              <w:t>Kepuasan Pelanggan</w:t>
            </w:r>
          </w:p>
        </w:tc>
        <w:tc>
          <w:tcPr>
            <w:tcW w:w="170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322</w:t>
            </w:r>
          </w:p>
        </w:tc>
        <w:tc>
          <w:tcPr>
            <w:tcW w:w="1559"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81</w:t>
            </w:r>
          </w:p>
        </w:tc>
        <w:tc>
          <w:tcPr>
            <w:tcW w:w="1418"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373</w:t>
            </w:r>
          </w:p>
        </w:tc>
        <w:tc>
          <w:tcPr>
            <w:tcW w:w="850"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4.090</w:t>
            </w:r>
          </w:p>
        </w:tc>
        <w:tc>
          <w:tcPr>
            <w:tcW w:w="851" w:type="dxa"/>
          </w:tcPr>
          <w:p w:rsidR="00725604" w:rsidRPr="00B06208" w:rsidRDefault="00725604" w:rsidP="00886BB2">
            <w:pPr>
              <w:jc w:val="right"/>
              <w:rPr>
                <w:rFonts w:ascii="Times New Roman" w:hAnsi="Times New Roman"/>
                <w:sz w:val="24"/>
                <w:szCs w:val="24"/>
              </w:rPr>
            </w:pPr>
            <w:r w:rsidRPr="00B06208">
              <w:rPr>
                <w:rFonts w:ascii="Times New Roman" w:hAnsi="Times New Roman"/>
                <w:sz w:val="24"/>
                <w:szCs w:val="24"/>
              </w:rPr>
              <w:t>.000</w:t>
            </w:r>
          </w:p>
        </w:tc>
      </w:tr>
    </w:tbl>
    <w:p w:rsidR="003E7413" w:rsidRDefault="006A7308" w:rsidP="00AB505B">
      <w:pPr>
        <w:rPr>
          <w:szCs w:val="24"/>
        </w:rPr>
      </w:pPr>
      <w:r>
        <w:rPr>
          <w:szCs w:val="24"/>
        </w:rPr>
        <w:t>Sumber: Pengolahan data menggunakan SPSS 2024</w:t>
      </w:r>
    </w:p>
    <w:p w:rsidR="006A7308" w:rsidRDefault="00981321" w:rsidP="006A7308">
      <w:pPr>
        <w:jc w:val="both"/>
        <w:rPr>
          <w:szCs w:val="24"/>
        </w:rPr>
      </w:pPr>
      <w:r>
        <w:rPr>
          <w:szCs w:val="24"/>
        </w:rPr>
        <w:lastRenderedPageBreak/>
        <w:t>Hasil tabel berikut menunjukan</w:t>
      </w:r>
      <w:r w:rsidR="006A7308">
        <w:rPr>
          <w:szCs w:val="24"/>
        </w:rPr>
        <w:t xml:space="preserve"> bahwa nilai sig</w:t>
      </w:r>
      <w:r>
        <w:rPr>
          <w:szCs w:val="24"/>
        </w:rPr>
        <w:t>.</w:t>
      </w:r>
      <w:r w:rsidR="006A7308">
        <w:rPr>
          <w:szCs w:val="24"/>
        </w:rPr>
        <w:t xml:space="preserve"> inovasi 0,064 &gt; 0,05. Nilai sig</w:t>
      </w:r>
      <w:r>
        <w:rPr>
          <w:szCs w:val="24"/>
        </w:rPr>
        <w:t>.</w:t>
      </w:r>
      <w:r w:rsidR="006A7308">
        <w:rPr>
          <w:szCs w:val="24"/>
        </w:rPr>
        <w:t xml:space="preserve"> kualitas produk adalah 0,013 &lt; 0,05. Nilai sig</w:t>
      </w:r>
      <w:r>
        <w:rPr>
          <w:szCs w:val="24"/>
        </w:rPr>
        <w:t>.</w:t>
      </w:r>
      <w:r w:rsidR="008D7378">
        <w:rPr>
          <w:szCs w:val="24"/>
        </w:rPr>
        <w:t xml:space="preserve"> persepsi harga</w:t>
      </w:r>
      <w:r w:rsidR="006A7308">
        <w:rPr>
          <w:szCs w:val="24"/>
        </w:rPr>
        <w:t xml:space="preserve"> 0,500 &gt; 0,05, dan nilai sig</w:t>
      </w:r>
      <w:r>
        <w:rPr>
          <w:szCs w:val="24"/>
        </w:rPr>
        <w:t>.</w:t>
      </w:r>
      <w:r w:rsidR="006A7308">
        <w:rPr>
          <w:szCs w:val="24"/>
        </w:rPr>
        <w:t xml:space="preserve"> kepuasan pelanggan adalah 0,000 &gt; 0,05.</w:t>
      </w:r>
    </w:p>
    <w:p w:rsidR="006A7308" w:rsidRDefault="006A7308" w:rsidP="006A7308">
      <w:pPr>
        <w:pStyle w:val="Heading1"/>
        <w:rPr>
          <w:i w:val="0"/>
          <w:sz w:val="24"/>
          <w:szCs w:val="24"/>
        </w:rPr>
      </w:pPr>
      <w:r>
        <w:rPr>
          <w:i w:val="0"/>
          <w:sz w:val="24"/>
          <w:szCs w:val="24"/>
        </w:rPr>
        <w:t xml:space="preserve">4.1.6 Hasil </w:t>
      </w:r>
      <w:r w:rsidR="008E2187">
        <w:rPr>
          <w:i w:val="0"/>
          <w:sz w:val="24"/>
          <w:szCs w:val="24"/>
        </w:rPr>
        <w:t>Uji Sobel</w:t>
      </w:r>
    </w:p>
    <w:p w:rsidR="008D7378" w:rsidRPr="008D7378" w:rsidRDefault="008D7378" w:rsidP="008D7378"/>
    <w:p w:rsidR="008E2187" w:rsidRPr="008E2187" w:rsidRDefault="008D7378" w:rsidP="008E2187">
      <w:r>
        <w:t>Tabel 6</w:t>
      </w:r>
      <w:r w:rsidR="008E2187">
        <w:t xml:space="preserve">: hasil uji sobel </w:t>
      </w:r>
    </w:p>
    <w:tbl>
      <w:tblPr>
        <w:tblStyle w:val="TableGrid"/>
        <w:tblW w:w="0" w:type="auto"/>
        <w:tblLook w:val="04A0" w:firstRow="1" w:lastRow="0" w:firstColumn="1" w:lastColumn="0" w:noHBand="0" w:noVBand="1"/>
      </w:tblPr>
      <w:tblGrid>
        <w:gridCol w:w="2393"/>
        <w:gridCol w:w="2393"/>
        <w:gridCol w:w="2393"/>
        <w:gridCol w:w="2394"/>
      </w:tblGrid>
      <w:tr w:rsidR="00BB13FF" w:rsidTr="00BB13FF">
        <w:tc>
          <w:tcPr>
            <w:tcW w:w="2393" w:type="dxa"/>
          </w:tcPr>
          <w:p w:rsidR="00BB13FF" w:rsidRPr="00BB13FF" w:rsidRDefault="00BB13FF" w:rsidP="00BB13FF">
            <w:pPr>
              <w:jc w:val="center"/>
              <w:rPr>
                <w:rFonts w:ascii="Times New Roman" w:hAnsi="Times New Roman"/>
                <w:b/>
                <w:sz w:val="24"/>
                <w:szCs w:val="24"/>
              </w:rPr>
            </w:pPr>
            <w:r w:rsidRPr="00BB13FF">
              <w:rPr>
                <w:rFonts w:ascii="Times New Roman" w:hAnsi="Times New Roman"/>
                <w:b/>
                <w:sz w:val="24"/>
                <w:szCs w:val="24"/>
              </w:rPr>
              <w:t>Variabel</w:t>
            </w:r>
          </w:p>
        </w:tc>
        <w:tc>
          <w:tcPr>
            <w:tcW w:w="2393" w:type="dxa"/>
          </w:tcPr>
          <w:p w:rsidR="00BB13FF" w:rsidRPr="00BB13FF" w:rsidRDefault="00BB13FF" w:rsidP="00BB13FF">
            <w:pPr>
              <w:jc w:val="center"/>
              <w:rPr>
                <w:rFonts w:ascii="Times New Roman" w:hAnsi="Times New Roman"/>
                <w:b/>
                <w:sz w:val="24"/>
                <w:szCs w:val="24"/>
              </w:rPr>
            </w:pPr>
            <w:r w:rsidRPr="00BB13FF">
              <w:rPr>
                <w:rFonts w:ascii="Times New Roman" w:hAnsi="Times New Roman"/>
                <w:b/>
                <w:sz w:val="24"/>
                <w:szCs w:val="24"/>
              </w:rPr>
              <w:t>T-Statistik</w:t>
            </w:r>
          </w:p>
        </w:tc>
        <w:tc>
          <w:tcPr>
            <w:tcW w:w="2393" w:type="dxa"/>
          </w:tcPr>
          <w:p w:rsidR="00BB13FF" w:rsidRPr="00BB13FF" w:rsidRDefault="00BB13FF" w:rsidP="00BB13FF">
            <w:pPr>
              <w:jc w:val="center"/>
              <w:rPr>
                <w:rFonts w:ascii="Times New Roman" w:hAnsi="Times New Roman"/>
                <w:b/>
                <w:i/>
                <w:sz w:val="24"/>
                <w:szCs w:val="24"/>
              </w:rPr>
            </w:pPr>
            <w:r w:rsidRPr="00BB13FF">
              <w:rPr>
                <w:rFonts w:ascii="Times New Roman" w:hAnsi="Times New Roman"/>
                <w:b/>
                <w:i/>
                <w:sz w:val="24"/>
                <w:szCs w:val="24"/>
              </w:rPr>
              <w:t>p-value</w:t>
            </w:r>
          </w:p>
        </w:tc>
        <w:tc>
          <w:tcPr>
            <w:tcW w:w="2394" w:type="dxa"/>
          </w:tcPr>
          <w:p w:rsidR="00BB13FF" w:rsidRPr="00BB13FF" w:rsidRDefault="00BB13FF" w:rsidP="00BB13FF">
            <w:pPr>
              <w:jc w:val="center"/>
              <w:rPr>
                <w:rFonts w:ascii="Times New Roman" w:hAnsi="Times New Roman"/>
                <w:b/>
                <w:sz w:val="24"/>
                <w:szCs w:val="24"/>
              </w:rPr>
            </w:pPr>
            <w:r w:rsidRPr="00BB13FF">
              <w:rPr>
                <w:rFonts w:ascii="Times New Roman" w:hAnsi="Times New Roman"/>
                <w:b/>
                <w:sz w:val="24"/>
                <w:szCs w:val="24"/>
              </w:rPr>
              <w:t>Hasil</w:t>
            </w:r>
          </w:p>
        </w:tc>
      </w:tr>
      <w:tr w:rsidR="00BB13FF" w:rsidTr="00BB13FF">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Inovasi</w:t>
            </w:r>
          </w:p>
        </w:tc>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0.87674277</w:t>
            </w:r>
          </w:p>
        </w:tc>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0.38062637</w:t>
            </w:r>
          </w:p>
        </w:tc>
        <w:tc>
          <w:tcPr>
            <w:tcW w:w="2394" w:type="dxa"/>
          </w:tcPr>
          <w:p w:rsidR="00BB13FF" w:rsidRPr="00BB13FF" w:rsidRDefault="00373379" w:rsidP="00BB13FF">
            <w:pPr>
              <w:jc w:val="center"/>
              <w:rPr>
                <w:rFonts w:ascii="Times New Roman" w:hAnsi="Times New Roman"/>
                <w:sz w:val="24"/>
                <w:szCs w:val="24"/>
              </w:rPr>
            </w:pPr>
            <w:r>
              <w:rPr>
                <w:rFonts w:ascii="Times New Roman" w:hAnsi="Times New Roman"/>
                <w:sz w:val="24"/>
                <w:szCs w:val="24"/>
              </w:rPr>
              <w:t>Ditolak</w:t>
            </w:r>
          </w:p>
        </w:tc>
      </w:tr>
      <w:tr w:rsidR="00BB13FF" w:rsidTr="00BB13FF">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Kualitas Produk</w:t>
            </w:r>
          </w:p>
        </w:tc>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2.65304929</w:t>
            </w:r>
          </w:p>
        </w:tc>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0.00797682</w:t>
            </w:r>
          </w:p>
        </w:tc>
        <w:tc>
          <w:tcPr>
            <w:tcW w:w="2394" w:type="dxa"/>
          </w:tcPr>
          <w:p w:rsidR="00BB13FF" w:rsidRPr="00BB13FF" w:rsidRDefault="00BB13FF" w:rsidP="00BB13FF">
            <w:pPr>
              <w:jc w:val="center"/>
              <w:rPr>
                <w:rFonts w:ascii="Times New Roman" w:hAnsi="Times New Roman"/>
                <w:sz w:val="24"/>
                <w:szCs w:val="24"/>
              </w:rPr>
            </w:pPr>
            <w:r>
              <w:rPr>
                <w:rFonts w:ascii="Times New Roman" w:hAnsi="Times New Roman"/>
                <w:sz w:val="24"/>
                <w:szCs w:val="24"/>
              </w:rPr>
              <w:t>Diterima</w:t>
            </w:r>
          </w:p>
        </w:tc>
      </w:tr>
      <w:tr w:rsidR="00BB13FF" w:rsidTr="00BB13FF">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Persepsi Harga</w:t>
            </w:r>
          </w:p>
        </w:tc>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1.77260999</w:t>
            </w:r>
          </w:p>
        </w:tc>
        <w:tc>
          <w:tcPr>
            <w:tcW w:w="2393" w:type="dxa"/>
          </w:tcPr>
          <w:p w:rsidR="00BB13FF" w:rsidRPr="00BB13FF" w:rsidRDefault="00BB13FF" w:rsidP="00BB13FF">
            <w:pPr>
              <w:jc w:val="both"/>
              <w:rPr>
                <w:rFonts w:ascii="Times New Roman" w:hAnsi="Times New Roman"/>
                <w:sz w:val="24"/>
                <w:szCs w:val="24"/>
              </w:rPr>
            </w:pPr>
            <w:r w:rsidRPr="00BB13FF">
              <w:rPr>
                <w:rFonts w:ascii="Times New Roman" w:hAnsi="Times New Roman"/>
                <w:sz w:val="24"/>
                <w:szCs w:val="24"/>
              </w:rPr>
              <w:t>0.07629336</w:t>
            </w:r>
          </w:p>
        </w:tc>
        <w:tc>
          <w:tcPr>
            <w:tcW w:w="2394" w:type="dxa"/>
          </w:tcPr>
          <w:p w:rsidR="00BB13FF" w:rsidRPr="00BB13FF" w:rsidRDefault="00373379" w:rsidP="00BB13FF">
            <w:pPr>
              <w:jc w:val="center"/>
              <w:rPr>
                <w:rFonts w:ascii="Times New Roman" w:hAnsi="Times New Roman"/>
                <w:sz w:val="24"/>
                <w:szCs w:val="24"/>
              </w:rPr>
            </w:pPr>
            <w:r>
              <w:rPr>
                <w:rFonts w:ascii="Times New Roman" w:hAnsi="Times New Roman"/>
                <w:sz w:val="24"/>
                <w:szCs w:val="24"/>
              </w:rPr>
              <w:t>Ditolak</w:t>
            </w:r>
          </w:p>
        </w:tc>
      </w:tr>
    </w:tbl>
    <w:p w:rsidR="008D7378" w:rsidRDefault="008E2187" w:rsidP="006A7308">
      <w:pPr>
        <w:jc w:val="both"/>
        <w:rPr>
          <w:szCs w:val="24"/>
        </w:rPr>
      </w:pPr>
      <w:r>
        <w:rPr>
          <w:szCs w:val="24"/>
        </w:rPr>
        <w:t>Sumber : olah data menggunakan kalkulator uji sobel 2024</w:t>
      </w:r>
    </w:p>
    <w:p w:rsidR="006A7308" w:rsidRDefault="006A7308" w:rsidP="006A7308">
      <w:pPr>
        <w:pStyle w:val="Heading1"/>
        <w:rPr>
          <w:i w:val="0"/>
          <w:sz w:val="24"/>
          <w:szCs w:val="24"/>
        </w:rPr>
      </w:pPr>
      <w:r>
        <w:rPr>
          <w:i w:val="0"/>
          <w:sz w:val="24"/>
          <w:szCs w:val="24"/>
        </w:rPr>
        <w:t>4.2 Pembahasan</w:t>
      </w:r>
    </w:p>
    <w:p w:rsidR="006A7308" w:rsidRDefault="00373379" w:rsidP="00AB505B">
      <w:pPr>
        <w:rPr>
          <w:b/>
          <w:szCs w:val="24"/>
        </w:rPr>
      </w:pPr>
      <w:r>
        <w:rPr>
          <w:b/>
          <w:szCs w:val="24"/>
        </w:rPr>
        <w:t xml:space="preserve">Pengaruh inovasi terhadap minat pembelian ulang </w:t>
      </w:r>
    </w:p>
    <w:p w:rsidR="00C34171" w:rsidRDefault="008D7378" w:rsidP="00373379">
      <w:pPr>
        <w:jc w:val="both"/>
        <w:rPr>
          <w:szCs w:val="24"/>
        </w:rPr>
      </w:pPr>
      <w:r>
        <w:rPr>
          <w:szCs w:val="24"/>
        </w:rPr>
        <w:t>Hasil tabel 4</w:t>
      </w:r>
      <w:r w:rsidR="00373379">
        <w:rPr>
          <w:szCs w:val="24"/>
        </w:rPr>
        <w:t xml:space="preserve"> </w:t>
      </w:r>
      <w:r w:rsidR="003C6085">
        <w:rPr>
          <w:szCs w:val="24"/>
        </w:rPr>
        <w:t>menunjuk</w:t>
      </w:r>
      <w:r w:rsidR="00935238">
        <w:rPr>
          <w:szCs w:val="24"/>
        </w:rPr>
        <w:t>an bahwa nilai sig. inovasi</w:t>
      </w:r>
      <w:r w:rsidR="008E6711">
        <w:rPr>
          <w:szCs w:val="24"/>
        </w:rPr>
        <w:t xml:space="preserve"> 0,064</w:t>
      </w:r>
      <w:r w:rsidR="001A6B88">
        <w:rPr>
          <w:szCs w:val="24"/>
        </w:rPr>
        <w:t xml:space="preserve"> &gt; 0,05. Artinya </w:t>
      </w:r>
      <w:r w:rsidR="00935238">
        <w:rPr>
          <w:szCs w:val="24"/>
        </w:rPr>
        <w:t xml:space="preserve"> H1</w:t>
      </w:r>
      <w:r w:rsidR="00373379">
        <w:rPr>
          <w:szCs w:val="24"/>
        </w:rPr>
        <w:t xml:space="preserve"> ditolak dan H0 diterima</w:t>
      </w:r>
      <w:r w:rsidR="001A6B88">
        <w:rPr>
          <w:szCs w:val="24"/>
        </w:rPr>
        <w:t>, maka dari itu</w:t>
      </w:r>
      <w:r w:rsidR="00373379">
        <w:rPr>
          <w:szCs w:val="24"/>
        </w:rPr>
        <w:t xml:space="preserve"> inovasi tidak berpengaruh positif terhadap minat pembelian ulang.</w:t>
      </w:r>
      <w:r w:rsidR="008E2187">
        <w:rPr>
          <w:szCs w:val="24"/>
        </w:rPr>
        <w:t xml:space="preserve"> </w:t>
      </w:r>
      <w:r w:rsidR="00935238">
        <w:rPr>
          <w:szCs w:val="24"/>
        </w:rPr>
        <w:t>Artinya</w:t>
      </w:r>
      <w:r w:rsidR="008E2187">
        <w:rPr>
          <w:szCs w:val="24"/>
        </w:rPr>
        <w:t xml:space="preserve"> p</w:t>
      </w:r>
      <w:r w:rsidR="001A6B88">
        <w:rPr>
          <w:szCs w:val="24"/>
        </w:rPr>
        <w:t>elanggan tidak melihat semua inovasi yang dilakukan oleh mie kasuka sebagai hal yang dapat menarik minat pembelian ulang.</w:t>
      </w:r>
      <w:r w:rsidR="00935238">
        <w:rPr>
          <w:szCs w:val="24"/>
        </w:rPr>
        <w:t xml:space="preserve"> Hasil ini sama seperti penelitian dari </w:t>
      </w:r>
      <w:r w:rsidR="00935238">
        <w:rPr>
          <w:szCs w:val="24"/>
        </w:rPr>
        <w:fldChar w:fldCharType="begin" w:fldLock="1"/>
      </w:r>
      <w:r w:rsidR="00327CC1">
        <w:rPr>
          <w:szCs w:val="24"/>
        </w:rPr>
        <w:instrText>ADDIN CSL_CITATION {"citationItems":[{"id":"ITEM-1","itemData":{"abstract":"Penelitian ini bertujuan untuk Mengetahui seberapa besar pengaruh Kualitas Produk, Inovasi Produk dan Harga dengan Minat Beli Ulang Pada E-commerce Tokopedia di Surkarta Melaui Kepuasan Pelanggan. Penelitian ini menggunkan tiga variable independen yaitu Kulitas Produk, Inovasi Produk dan harga, Minat Beli Ulang Sebagai Variable independen dan Kepuasan Pelanggan sebagai variable intervening. Populasi yang akan digunakan dalam melakukan penelitian yang pernah menggunakan Aplikasi Tokopedia di surakarta. Metode penelitian ini menggunakan Teknik pengambilan sebuah data menggukan kuisoner Skala Likert yang menunjukan setuju dan tidak setuju yang di ambangi angka 1-5 terhadap konsumen. sampel yang digunakan 100 responden. SEM merupakaan alat analisi yang di gunakan. Data di peroleh dari kuisioner yang kemudian di olah menggunakan Program Smart PLS. Hasil analisis pada penelitian ini menunjukkan bahwa Kualitas Produk berpengaruh positif dan signifikan terhadap kepuasan pelanggan, Inovasi Produk berpengaruh positif dan signifikan terhadap kepuasan pelanggan, Harga berpengaruh positif dan signifikan terhadap kepuasan pelanggan, Kualitas Produk berpengaruh positif dan signifikan terhadap Minat beli ulang, Inovasi Produk berpengaruh Negatif dan signifikan terhadap Minat beli ulang, Harga berpengaruh positif dan signifikan terhadap Minat beli ulang, Kepuasan Pelanggan berpengaruh positif dan signifikan terhadap Minat beli ulang, Kepuasan Pelanggan Memediasi Kualitas produk berpengaruh positif dan signifikan terhadap Minat beli ulang, Kepuasan Pelanggan Memediasi Inovasi produk berpengaruh positif dan signifikan terhadap Minat beli ulang dan Kepuasan Pelanggan Memediasi Harga berpengaruh positif dan signifikan terhadap Minat beli ulang.","author":[{"dropping-particle":"","family":"Firmansyah","given":"A D","non-dropping-particle":"","parse-names":false,"suffix":""}],"id":"ITEM-1","issued":{"date-parts":[["2021"]]},"title":"Pengaruh Kualitas Produk, Inovasi Produk dan Harga Terhadap Minat Beli Ulang pada Ecommerce di Tokopedia Surakarta Melalui Kepuasan Pelanggan Sebagai Variabel Intervening","type":"report"},"uris":["http://www.mendeley.com/documents/?uuid=a6f7a22e-19ce-4061-82de-88309f6c605c"]},{"id":"ITEM-2","itemData":{"DOI":"10.2991/ebic-17.2018.94","abstract":"Uis Karo is Indonesian traditional woven cloth that comes from the Karo Region of North Sumatera. The purpose of this research is to determine and analyze the effect of product innovation, product quality and city image on buying decision of Uis Karo at Tourism Object of Berastagi of North Sumatera. Data collection in this research was conducted through a survey approach with quantitative descriptive research type by distributing questionnaires to 95 people. Data collection was done by interviews, questionnaires and documentation studies. The method of data analysis used is multiple linear regression using SPSS software. The results showed that simultaneously product innovation, product quality and the image of the city have positive and significant influence on the buying decision of Uis Karo. Partially each, product innovation, product quality and city image have a positive and significant effect on purchasing decision of Uis Karo.","author":[{"dropping-particle":"","family":"Ginting","given":"Maretta","non-dropping-particle":"","parse-names":false,"suffix":""},{"dropping-particle":"","family":"Sembiring","given":"Hendri","non-dropping-particle":"","parse-names":false,"suffix":""}],"id":"ITEM-2","issue":"Ebic 2017","issued":{"date-parts":[["2018"]]},"page":"593-598","title":"The Effect of Product Innovation, Product Quality And City Image on Purchase Decision of Uis Karo Woven Fabric","type":"article-journal","volume":"46"},"uris":["http://www.mendeley.com/documents/?uuid=6b750a86-f61d-43c8-8704-348a9604224d"]},{"id":"ITEM-3","itemData":{"author":[{"dropping-particle":"","family":"Saraswati","given":"Ni Putu Laras","non-dropping-particle":"","parse-names":false,"suffix":""},{"dropping-particle":"","family":"Kusuma","given":"I Gusti Ngurah Agung Gede Eka Teja","non-dropping-particle":"","parse-names":false,"suffix":""},{"dropping-particle":"","family":"Jodi","given":"I Wayan Gede Antok Setiawan","non-dropping-particle":"","parse-names":false,"suffix":""}],"container-title":"Jurnal Penelitian Ilmu Ushuluddin Values","id":"ITEM-3","issue":"1","issued":{"date-parts":[["2022"]]},"page":"180-197","title":"Pengaruh Inovasi Produk dan Kualitas Pelayanan Terhadap Minat Beli Ulang Pada Produk Minuman Chatime Di Kota Gianyar","type":"article-journal","volume":"2"},"uris":["http://www.mendeley.com/documents/?uuid=b88498fc-4989-4c45-abe1-6b2b1c5fc8d4"]}],"mendeley":{"formattedCitation":"(Firmansyah, 2021; Ginting &amp; Sembiring, 2018; Saraswati et al., 2022)","plainTextFormattedCitation":"(Firmansyah, 2021; Ginting &amp; Sembiring, 2018; Saraswati et al., 2022)","previouslyFormattedCitation":"(Firmansyah, 2021; Ginting &amp; Sembiring, 2018; Saraswati et al., 2022)"},"properties":{"noteIndex":0},"schema":"https://github.com/citation-style-language/schema/raw/master/csl-citation.json"}</w:instrText>
      </w:r>
      <w:r w:rsidR="00935238">
        <w:rPr>
          <w:szCs w:val="24"/>
        </w:rPr>
        <w:fldChar w:fldCharType="separate"/>
      </w:r>
      <w:r w:rsidR="0031382E" w:rsidRPr="0031382E">
        <w:rPr>
          <w:noProof/>
          <w:szCs w:val="24"/>
        </w:rPr>
        <w:t>(Firmansyah, 2021; Ginting &amp; Sembiring, 2018; Saraswati et al., 2022)</w:t>
      </w:r>
      <w:r w:rsidR="00935238">
        <w:rPr>
          <w:szCs w:val="24"/>
        </w:rPr>
        <w:fldChar w:fldCharType="end"/>
      </w:r>
    </w:p>
    <w:p w:rsidR="001A6B88" w:rsidRDefault="001A6B88" w:rsidP="00373379">
      <w:pPr>
        <w:jc w:val="both"/>
        <w:rPr>
          <w:b/>
          <w:szCs w:val="24"/>
        </w:rPr>
      </w:pPr>
      <w:r>
        <w:rPr>
          <w:b/>
          <w:szCs w:val="24"/>
        </w:rPr>
        <w:t>Pengaruh kualitas produk terhadap minat pembelian ulang</w:t>
      </w:r>
    </w:p>
    <w:p w:rsidR="001A6B88" w:rsidRDefault="008D7378" w:rsidP="00373379">
      <w:pPr>
        <w:jc w:val="both"/>
        <w:rPr>
          <w:szCs w:val="24"/>
        </w:rPr>
      </w:pPr>
      <w:r>
        <w:rPr>
          <w:szCs w:val="24"/>
        </w:rPr>
        <w:t>Hasil tabel 4</w:t>
      </w:r>
      <w:r w:rsidR="00935238">
        <w:rPr>
          <w:szCs w:val="24"/>
        </w:rPr>
        <w:t xml:space="preserve"> </w:t>
      </w:r>
      <w:r>
        <w:rPr>
          <w:szCs w:val="24"/>
        </w:rPr>
        <w:t>memperlihatkan</w:t>
      </w:r>
      <w:r w:rsidR="00935238">
        <w:rPr>
          <w:szCs w:val="24"/>
        </w:rPr>
        <w:t xml:space="preserve"> nilai sig. </w:t>
      </w:r>
      <w:r w:rsidR="001A6B88">
        <w:rPr>
          <w:szCs w:val="24"/>
        </w:rPr>
        <w:t xml:space="preserve">kualitas produk </w:t>
      </w:r>
      <w:r w:rsidR="008E6711">
        <w:rPr>
          <w:szCs w:val="24"/>
        </w:rPr>
        <w:t xml:space="preserve">sebesar 0,013 &lt; 0,05. Artinya H0 ditolak dan H2 diterima. Maka dari itu kualitas produk memiliki pengaruh positif terhadap minat pembelian ulang. </w:t>
      </w:r>
      <w:r w:rsidR="003C6085">
        <w:rPr>
          <w:szCs w:val="24"/>
        </w:rPr>
        <w:t>Artinya</w:t>
      </w:r>
      <w:r w:rsidR="008E2187">
        <w:rPr>
          <w:szCs w:val="24"/>
        </w:rPr>
        <w:t xml:space="preserve"> </w:t>
      </w:r>
      <w:r w:rsidR="008E6711">
        <w:rPr>
          <w:szCs w:val="24"/>
        </w:rPr>
        <w:t>kualitas produk yang disajikan oleh mie kasuka dapat mempengaruhi pelanggan untuk membeli kembali produk dari mie kasuka.</w:t>
      </w:r>
      <w:r w:rsidR="00935238">
        <w:rPr>
          <w:szCs w:val="24"/>
        </w:rPr>
        <w:t xml:space="preserve"> Hasil ini sama seperti penelitian dari </w:t>
      </w:r>
      <w:r w:rsidR="00935238">
        <w:rPr>
          <w:szCs w:val="24"/>
        </w:rPr>
        <w:fldChar w:fldCharType="begin" w:fldLock="1"/>
      </w:r>
      <w:r w:rsidR="00327CC1">
        <w:rPr>
          <w:szCs w:val="24"/>
        </w:rPr>
        <w:instrText>ADDIN CSL_CITATION {"citationItems":[{"id":"ITEM-1","itemData":{"abstract":"… materials. • Conducting research on other factors outside of the product quality variable which are the factors of repurchase interest … [11] Sari, D., Pradana, M., Nugraha, DW, &amp; Oktafani, F. (2021, February). Web-based Design of Financial Apps: Case of Kosan 54 …","author":[{"dropping-particle":"","family":"Ananda","given":"A N","non-dropping-particle":"","parse-names":false,"suffix":""},{"dropping-particle":"","family":"Jamiat","given":"Nuslih","non-dropping-particle":"","parse-names":false,"suffix":""}],"container-title":"e-Proceeding of Management :","id":"ITEM-1","issue":"2","issued":{"date-parts":[["2021"]]},"page":"1440-1449","title":"Pengaruh Kualitas Produk Terhadap Minat Beli Ulang Nature Republic","type":"article-journal","volume":"8"},"uris":["http://www.mendeley.com/documents/?uuid=2f5118df-b5a7-4565-bd32-4f6993b3ec73"]},{"id":"ITEM-2","itemData":{"DOI":"10.22219/jmb.v10i1.11913","ISSN":"2089-0176","abstract":"The food and beverages industry have been growing rapidly, making the competition in this industry higher. Therefore, innovation is needed to survive. The purpose of this study is to analyze the influence of food quality and service quality on the customer satisfaction of hot plate restaurants’ consumers, which in turn will have an impact on repurchase intention. The method used in this study is a quantitative approach, using a Likert Scale as a measurement method. Data analysis uses the structural equation modeling (SEM) method with SmartPLS 3.0 tools. The population of this study is XYZ hot plate restaurants’ consumers in Sunter and Bekasi. Total sample that used in this research is 100 samples by using the Slovin formula. The results of this study show significant and positive effects, both individually and simultaneously, between food quality and service quality to customer satisfaction and its impact on repurchase intention. Therefore, in order to compete with others, XYZ hot plate restaurants should (1) Improve and maintain their foods and drinks, (2) Maintain their employees’ credibility, and (3) Reduce the waiting list.   ","author":[{"dropping-particle":"","family":"Hidayat","given":"Desman","non-dropping-particle":"","parse-names":false,"suffix":""},{"dropping-particle":"","family":"Bismo","given":"Aryo","non-dropping-particle":"","parse-names":false,"suffix":""},{"dropping-particle":"","family":"Basri","given":"Amelia Ruwaida","non-dropping-particle":"","parse-names":false,"suffix":""}],"container-title":"Manajemen Bisnis","id":"ITEM-2","issue":"1","issued":{"date-parts":[["2020"]]},"page":"1","title":"the Effect of Food Quality and Service Quality Towards Customer Satisfaction and Repurchase Intention (Case Study of Hot Plate Restaurants)","type":"article-journal","volume":"10"},"uris":["http://www.mendeley.com/documents/?uuid=379c90d9-13a2-4716-b258-ff8fcb2116cb"]},{"id":"ITEM-3","itemData":{"DOI":"10.54783/japp.v4i2.453","abstract":"The purpose of this study was to determine the effect of product quality, brand image and word of mouth on repurchase interest through consumer satisfaction in Esa Unggul Student Iphone users. This type of research is quantitative research with causal associative research. The population in this study were 170 regular and parallel active students at Esa Unggul University, Faculty of Economics, Citra Raya, which were taken using the purposive sampling method. Data testing was carried out using the validity test, reliability test, and path analysis methods. Based on the results of the study, several conclusions can be drawn as follows: 1) Product Quality, Brand Image, Word of Mouth variables have a positive and significant effect on consumer satisfaction in students of the economics faculty of Esa Unggul University; 2) Variables of Product Quality, Brand Image, Word of Mouth, and Consumer Satisfaction have a positive and significant effect on repurchase interest in students of the economics faculty of Esa Unggul University; 3) Product Quality and Brand Image variables have a positive and significant influence on repurchase intention but consumer satisfaction does not mediate; and 4) Word of Mouth variable has a positive and significant effect on repurchase intention by mediating consumer satisfaction.","author":[{"dropping-particle":"","family":"Sugiyanto","given":"","non-dropping-particle":"","parse-names":false,"suffix":""},{"dropping-particle":"","family":"Maryanto","given":"Edo","non-dropping-particle":"","parse-names":false,"suffix":""}],"container-title":"PAPATUNG: Jurnal Ilmu Administrasi Publik, Pemerintahan dan Politik","id":"ITEM-3","issue":"2","issued":{"date-parts":[["2021"]]},"page":"10-23","title":"Pengaruh Kualitas Produk, Citra Merek Dan Word of Mouth Terhadap Minat Beli Ulang Melalui Kepuasan Konsumen Pada Mahasiswa Esa Unggul Pengguna Iphone","type":"article-journal","volume":"4"},"uris":["http://www.mendeley.com/documents/?uuid=2418c4e7-fd00-47cd-a640-7937bf8634ef"]}],"mendeley":{"formattedCitation":"(Ananda &amp; Jamiat, 2021; Hidayat et al., 2020; Sugiyanto &amp; Maryanto, 2021)","plainTextFormattedCitation":"(Ananda &amp; Jamiat, 2021; Hidayat et al., 2020; Sugiyanto &amp; Maryanto, 2021)","previouslyFormattedCitation":"(Ananda &amp; Jamiat, 2021; Hidayat et al., 2020; Sugiyanto &amp; Maryanto, 2021)"},"properties":{"noteIndex":0},"schema":"https://github.com/citation-style-language/schema/raw/master/csl-citation.json"}</w:instrText>
      </w:r>
      <w:r w:rsidR="00935238">
        <w:rPr>
          <w:szCs w:val="24"/>
        </w:rPr>
        <w:fldChar w:fldCharType="separate"/>
      </w:r>
      <w:r w:rsidR="00327CC1" w:rsidRPr="00327CC1">
        <w:rPr>
          <w:noProof/>
          <w:szCs w:val="24"/>
        </w:rPr>
        <w:t>(Ananda &amp; Jamiat, 2021; Hidayat et al., 2020; Sugiyanto &amp; Maryanto, 2021)</w:t>
      </w:r>
      <w:r w:rsidR="00935238">
        <w:rPr>
          <w:szCs w:val="24"/>
        </w:rPr>
        <w:fldChar w:fldCharType="end"/>
      </w:r>
      <w:r w:rsidR="00935238">
        <w:rPr>
          <w:szCs w:val="24"/>
        </w:rPr>
        <w:t>.</w:t>
      </w:r>
    </w:p>
    <w:p w:rsidR="008E6711" w:rsidRDefault="008E6711" w:rsidP="00373379">
      <w:pPr>
        <w:jc w:val="both"/>
        <w:rPr>
          <w:b/>
          <w:szCs w:val="24"/>
        </w:rPr>
      </w:pPr>
      <w:r>
        <w:rPr>
          <w:b/>
          <w:szCs w:val="24"/>
        </w:rPr>
        <w:t xml:space="preserve">Pengaruh persepsi harga terhadap minat pembelian ulang </w:t>
      </w:r>
    </w:p>
    <w:p w:rsidR="008E6711" w:rsidRDefault="008D7378" w:rsidP="00373379">
      <w:pPr>
        <w:jc w:val="both"/>
        <w:rPr>
          <w:szCs w:val="24"/>
        </w:rPr>
      </w:pPr>
      <w:r>
        <w:rPr>
          <w:szCs w:val="24"/>
        </w:rPr>
        <w:t>Hasil tabel 4</w:t>
      </w:r>
      <w:r w:rsidR="00935238">
        <w:rPr>
          <w:szCs w:val="24"/>
        </w:rPr>
        <w:t xml:space="preserve"> </w:t>
      </w:r>
      <w:r w:rsidR="003C6085">
        <w:rPr>
          <w:szCs w:val="24"/>
        </w:rPr>
        <w:t>menunjuk</w:t>
      </w:r>
      <w:r w:rsidR="00935238">
        <w:rPr>
          <w:szCs w:val="24"/>
        </w:rPr>
        <w:t>an bahwa nilai sig.</w:t>
      </w:r>
      <w:r w:rsidR="008E6711">
        <w:rPr>
          <w:szCs w:val="24"/>
        </w:rPr>
        <w:t xml:space="preserve"> persepsi harg</w:t>
      </w:r>
      <w:r w:rsidR="00935884">
        <w:rPr>
          <w:szCs w:val="24"/>
        </w:rPr>
        <w:t>a s</w:t>
      </w:r>
      <w:r w:rsidR="00935238">
        <w:rPr>
          <w:szCs w:val="24"/>
        </w:rPr>
        <w:t>ebesar 0.500 &gt; 0,05. Artinya H3</w:t>
      </w:r>
      <w:r w:rsidR="00935884">
        <w:rPr>
          <w:szCs w:val="24"/>
        </w:rPr>
        <w:t xml:space="preserve"> ditolak</w:t>
      </w:r>
      <w:r w:rsidR="00935238">
        <w:rPr>
          <w:szCs w:val="24"/>
        </w:rPr>
        <w:t xml:space="preserve"> dan H4</w:t>
      </w:r>
      <w:r w:rsidR="00935884">
        <w:rPr>
          <w:szCs w:val="24"/>
        </w:rPr>
        <w:t xml:space="preserve"> diterima</w:t>
      </w:r>
      <w:r w:rsidR="008E6711">
        <w:rPr>
          <w:szCs w:val="24"/>
        </w:rPr>
        <w:t xml:space="preserve">. Maka dari itu persepsi harga </w:t>
      </w:r>
      <w:r w:rsidR="00935238">
        <w:rPr>
          <w:szCs w:val="24"/>
        </w:rPr>
        <w:t xml:space="preserve">tidak </w:t>
      </w:r>
      <w:r w:rsidR="00935884">
        <w:rPr>
          <w:szCs w:val="24"/>
        </w:rPr>
        <w:t>berpengaruh positif terhadap</w:t>
      </w:r>
      <w:r w:rsidR="008E6711">
        <w:rPr>
          <w:szCs w:val="24"/>
        </w:rPr>
        <w:t xml:space="preserve"> minat pembelian ulang. </w:t>
      </w:r>
      <w:r w:rsidR="003C6085">
        <w:rPr>
          <w:szCs w:val="24"/>
        </w:rPr>
        <w:t>Artinya</w:t>
      </w:r>
      <w:r w:rsidR="008E2187">
        <w:rPr>
          <w:szCs w:val="24"/>
        </w:rPr>
        <w:t xml:space="preserve"> </w:t>
      </w:r>
      <w:r w:rsidR="00935884">
        <w:rPr>
          <w:szCs w:val="24"/>
        </w:rPr>
        <w:t xml:space="preserve">pelanggan mie kasuka </w:t>
      </w:r>
      <w:r w:rsidR="00935238">
        <w:rPr>
          <w:szCs w:val="24"/>
        </w:rPr>
        <w:t xml:space="preserve">tidak </w:t>
      </w:r>
      <w:r w:rsidR="008E6711">
        <w:rPr>
          <w:szCs w:val="24"/>
        </w:rPr>
        <w:t>melihat persepsi harga sebagai alasan untuk membeli ulang produk dari mie kasuka</w:t>
      </w:r>
      <w:r w:rsidR="00935238">
        <w:rPr>
          <w:szCs w:val="24"/>
        </w:rPr>
        <w:t xml:space="preserve">. Hasil ini sama seperti dengan penelitian dari </w:t>
      </w:r>
      <w:r w:rsidR="00935238">
        <w:rPr>
          <w:szCs w:val="24"/>
        </w:rPr>
        <w:fldChar w:fldCharType="begin" w:fldLock="1"/>
      </w:r>
      <w:r w:rsidR="00901DFB">
        <w:rPr>
          <w:szCs w:val="24"/>
        </w:rPr>
        <w:instrText>ADDIN CSL_CITATION {"citationItems":[{"id":"ITEM-1","itemData":{"DOI":"10.30813/jbam.v16i1.4236","ISSN":"1979-9543","abstract":"&lt;em&gt;This study aims to provide an empirical explanation of the effect of service quality, price perceptions and word of mouth on repurchase intention through Muslim consumer satisfaction as an intervening variable. The type of research in this research is survey research with quantitative methods used. With a sample of 97 respondents, Muslim consumers of Pondok Makan Sambal Djawa were determined by using incidental sampling technique. Researchers used a questionnaire as an instrument to obtain data. Data were analyzed using SPSS 25 in the form of path analysis, the results showed that service quality and word of mouth had a positive and significant effect on Muslim consumer satisfaction, price perceptions had no effect on Muslim consumer satisfaction, word of mouth and Muslim customer satisfaction had a positive and significant effect on interest repurchase, service quality and perceived price have no effect on repurchase intention and Muslim consumer satisfaction mediates between the effect of service quality and word of mouth on repurchase intention, and Muslim consumer satisfaction does not mediate between the effect of perceived price on Muslim consumer repurchase intention&lt;/em&gt;","author":[{"dropping-particle":"","family":"Ardiyansyah","given":"Muhammad","non-dropping-particle":"","parse-names":false,"suffix":""},{"dropping-particle":"","family":"Abadi","given":"Muhammad Taufiq","non-dropping-particle":"","parse-names":false,"suffix":""}],"container-title":"Journal of Business &amp; Applied Management","id":"ITEM-1","issue":"1","issued":{"date-parts":[["2023"]]},"page":"079","title":"Pengaruh Kualitas Layanan, Persepsi Harga, dan Word of Mouth terhadap Minat Beli Ulang dengan Kepuasan Konsumen Muslim sebagai Pemediasi","type":"article-journal","volume":"16"},"uris":["http://www.mendeley.com/documents/?uuid=998ff1a6-8adb-4b44-b0a2-55bb75cc29b6"]}],"mendeley":{"formattedCitation":"(Ardiyansyah &amp; Abadi, 2023)","plainTextFormattedCitation":"(Ardiyansyah &amp; Abadi, 2023)","previouslyFormattedCitation":"(Ardiyansyah &amp; Abadi, 2023)"},"properties":{"noteIndex":0},"schema":"https://github.com/citation-style-language/schema/raw/master/csl-citation.json"}</w:instrText>
      </w:r>
      <w:r w:rsidR="00935238">
        <w:rPr>
          <w:szCs w:val="24"/>
        </w:rPr>
        <w:fldChar w:fldCharType="separate"/>
      </w:r>
      <w:r w:rsidR="00901DFB" w:rsidRPr="00901DFB">
        <w:rPr>
          <w:noProof/>
          <w:szCs w:val="24"/>
        </w:rPr>
        <w:t>(Ardiyansyah &amp; Abadi, 2023)</w:t>
      </w:r>
      <w:r w:rsidR="00935238">
        <w:rPr>
          <w:szCs w:val="24"/>
        </w:rPr>
        <w:fldChar w:fldCharType="end"/>
      </w:r>
      <w:r w:rsidR="004C5C24">
        <w:rPr>
          <w:szCs w:val="24"/>
        </w:rPr>
        <w:t xml:space="preserve"> dan berbeda dari </w:t>
      </w:r>
      <w:r w:rsidR="004C5C24">
        <w:rPr>
          <w:szCs w:val="24"/>
        </w:rPr>
        <w:fldChar w:fldCharType="begin" w:fldLock="1"/>
      </w:r>
      <w:r w:rsidR="004C5C24">
        <w:rPr>
          <w:szCs w:val="24"/>
        </w:rPr>
        <w:instrText>ADDIN CSL_CITATION {"citationItems":[{"id":"ITEM-1","itemData":{"abstract":"This study aims to analyze the effect of product diversity, risk perception, and price perception on meat repurchase intention at Superindo. This study uses a quantitative method with a questionnaire as a research instrument. The research sample amounted to 100 respondents who are meat consumers at Superindo who live in Surabaya. Data were analyzed using multiple linear regression analysis. The results showed that product diversity, risk perception, and price perception have a positive effect on meat repurchase intentions at Superindo. Product diversity has a positive effect on meat repurchase intentions because it provides consumers with a wider variety of product choices. Risk perception has a positive effect on meat repurchase intentions because consumers who feel safe will repurchase the product. Price perceptions have a positive effect on meat repurchase intentions because consumers who feel the product price is reasonable will be more likely to repurchase the product.","author":[{"dropping-particle":"","family":"Fitri","given":"Rohmadhotin","non-dropping-particle":"","parse-names":false,"suffix":""},{"dropping-particle":"","family":"Mardikaningsih","given":"Rahayu","non-dropping-particle":"","parse-names":false,"suffix":""}],"container-title":"International Journal of Service Science, Management, Engineering, and Technology","id":"ITEM-1","issue":"1","issued":{"date-parts":[["2023"]]},"page":"11-19","title":"Factors Affecting Repurchase Intentions of Meat at Superindo : Product Variety , Perceived RISK , and Price Perception","type":"article-journal","volume":"4"},"uris":["http://www.mendeley.com/documents/?uuid=b7ff1567-1338-4d55-afbf-1c8ebe6765a4"]}],"mendeley":{"formattedCitation":"(Fitri &amp; Mardikaningsih, 2023)","plainTextFormattedCitation":"(Fitri &amp; Mardikaningsih, 2023)","previouslyFormattedCitation":"(Fitri &amp; Mardikaningsih, 2023)"},"properties":{"noteIndex":0},"schema":"https://github.com/citation-style-language/schema/raw/master/csl-citation.json"}</w:instrText>
      </w:r>
      <w:r w:rsidR="004C5C24">
        <w:rPr>
          <w:szCs w:val="24"/>
        </w:rPr>
        <w:fldChar w:fldCharType="separate"/>
      </w:r>
      <w:r w:rsidR="004C5C24" w:rsidRPr="004C5C24">
        <w:rPr>
          <w:noProof/>
          <w:szCs w:val="24"/>
        </w:rPr>
        <w:t>(Fitri &amp; Mardikaningsih, 2023)</w:t>
      </w:r>
      <w:r w:rsidR="004C5C24">
        <w:rPr>
          <w:szCs w:val="24"/>
        </w:rPr>
        <w:fldChar w:fldCharType="end"/>
      </w:r>
      <w:r w:rsidR="00935238">
        <w:rPr>
          <w:szCs w:val="24"/>
        </w:rPr>
        <w:t>.</w:t>
      </w:r>
    </w:p>
    <w:p w:rsidR="00B169E4" w:rsidRPr="00C21700" w:rsidRDefault="00B169E4" w:rsidP="00373379">
      <w:pPr>
        <w:jc w:val="both"/>
        <w:rPr>
          <w:szCs w:val="24"/>
        </w:rPr>
      </w:pPr>
      <w:r>
        <w:rPr>
          <w:b/>
          <w:szCs w:val="24"/>
        </w:rPr>
        <w:t>Pengaruh inovasi terhadap kepuasan pelanggan</w:t>
      </w:r>
    </w:p>
    <w:p w:rsidR="006A7308" w:rsidRDefault="008D7378" w:rsidP="00373379">
      <w:pPr>
        <w:jc w:val="both"/>
        <w:rPr>
          <w:szCs w:val="24"/>
        </w:rPr>
      </w:pPr>
      <w:r>
        <w:rPr>
          <w:szCs w:val="24"/>
        </w:rPr>
        <w:t>Hasil tabel 5</w:t>
      </w:r>
      <w:r w:rsidR="003C6085">
        <w:rPr>
          <w:szCs w:val="24"/>
        </w:rPr>
        <w:t xml:space="preserve"> menun</w:t>
      </w:r>
      <w:r w:rsidR="0097725C">
        <w:rPr>
          <w:szCs w:val="24"/>
        </w:rPr>
        <w:t>j</w:t>
      </w:r>
      <w:r w:rsidR="003C6085">
        <w:rPr>
          <w:szCs w:val="24"/>
        </w:rPr>
        <w:t>ukan bahwa nilai sig.</w:t>
      </w:r>
      <w:r w:rsidR="00B169E4">
        <w:rPr>
          <w:szCs w:val="24"/>
        </w:rPr>
        <w:t xml:space="preserve"> inovasi adalah 0,372 &gt;</w:t>
      </w:r>
      <w:r w:rsidR="003C6085">
        <w:rPr>
          <w:szCs w:val="24"/>
        </w:rPr>
        <w:t xml:space="preserve"> 0,05. Artinya H0 diterima dan 4</w:t>
      </w:r>
      <w:r w:rsidR="00B169E4">
        <w:rPr>
          <w:szCs w:val="24"/>
        </w:rPr>
        <w:t xml:space="preserve"> ditolak. Maka dari</w:t>
      </w:r>
      <w:r w:rsidR="0097725C">
        <w:rPr>
          <w:szCs w:val="24"/>
        </w:rPr>
        <w:t xml:space="preserve"> itu</w:t>
      </w:r>
      <w:r w:rsidR="00B169E4">
        <w:rPr>
          <w:szCs w:val="24"/>
        </w:rPr>
        <w:t xml:space="preserve"> inovasi tidak berpengaruh terhadap kepuasan pelanggan.</w:t>
      </w:r>
      <w:r w:rsidR="0097725C">
        <w:rPr>
          <w:szCs w:val="24"/>
        </w:rPr>
        <w:t xml:space="preserve"> Artinya </w:t>
      </w:r>
      <w:r w:rsidR="008E2187">
        <w:rPr>
          <w:szCs w:val="24"/>
        </w:rPr>
        <w:t>inovasi tidak dilihat oleh pelanggan mie kasuka sebagai hal positif dalam mempengaruhi kepuasan pelanggan.</w:t>
      </w:r>
      <w:r w:rsidR="003C6085">
        <w:rPr>
          <w:szCs w:val="24"/>
        </w:rPr>
        <w:t xml:space="preserve"> Hasil ini </w:t>
      </w:r>
      <w:r w:rsidR="0097725C">
        <w:rPr>
          <w:szCs w:val="24"/>
        </w:rPr>
        <w:t>sama</w:t>
      </w:r>
      <w:r w:rsidR="003C6085">
        <w:rPr>
          <w:szCs w:val="24"/>
        </w:rPr>
        <w:t xml:space="preserve"> dengan penelitian dari </w:t>
      </w:r>
      <w:r w:rsidR="003C6085">
        <w:rPr>
          <w:szCs w:val="24"/>
        </w:rPr>
        <w:fldChar w:fldCharType="begin" w:fldLock="1"/>
      </w:r>
      <w:r w:rsidR="00901DFB">
        <w:rPr>
          <w:szCs w:val="24"/>
        </w:rPr>
        <w:instrText>ADDIN CSL_CITATION {"citationItems":[{"id":"ITEM-1","itemData":{"ISBN":"2348063360","ISSN":"2658-9311","abstract":"The global market today has become so diversified that consumers have more interests in new things, because their needs and tastes are constantly changing. These changes in their consumption pattern therefore, calls for firms to adapt the use of innovation, as possible and significant way to satisfy their consumers. This study examined product innovation and customer satisfaction in Nigeria brewery industry: a study of customers of star lager beer by Nigerian Breweries Plc. in SouthEast , Nigeria. The objectives were to examine the relationship between: product quality and repurchase intention, product packaging and repurchase intention, brand name and repurchase intention, product quality and customer loyalty, product packaging and customer loyalty and name and customer loyalty. The study adopted survey research design and customers of NB Plc in SouthEast Nigeria represent the population. 280 valid responses were obtained from customers of NB through a survey questionnaire. The research adopted descriptive statistics and was used to present data generated from respondents. Hypotheses one, two, three and four were tested with Pearson's Product Moment Correlation Coefficient while hypothesis five and six were tested with multiple regression through the use of SPSS. The findings revealed that there are significant relationship between product quality and repurchase intention among the consumers of brewery products in Nigeria, and product packaging and repurchase intention, there is no significant relationship between product brand name and repurchase intention, there significant relationship between product quality and customer loyalty among brewery product consumers in Nigeria, there is no significant relationship between product packaging and customers' loyalty among brewery product consumers in Nigeria, and there is also a negative significant relationship between product brand name and customer loyalty among brewery product consumers in Nigeria, the implications of these two results are that product packaging only and brand name cannot guarantee customer loyalty except if the product has the quality that can give the customers maximum satisfaction since satisfaction is the ultimate goal of every customer. The study recommended to NB Plc to increase their customer satisfaction by improving on their products in the areas of product quality. This study has implications for the update of product innovation and formulation of customer satisfaction policy i…","author":[{"dropping-particle":"","family":"Aniuga","given":"Chukwuma","non-dropping-particle":"","parse-names":false,"suffix":""},{"dropping-particle":"","family":"Ogba","given":"Ike-Elechi","non-dropping-particle":"","parse-names":false,"suffix":""}],"container-title":"African Scientific Journal","id":"ITEM-1","issue":"6","issued":{"date-parts":[["2021"]]},"page":"2658-9311","title":"Product innovation and customer satisfaction in Nigeria brewery industry: a study of customers of star lager beer by Nigerian breweries plc. In south-east, Nigeria","type":"article-journal","volume":"03"},"uris":["http://www.mendeley.com/documents/?uuid=0cecdde2-950d-442c-9dac-2ef41b53a404"]},{"id":"ITEM-2","itemData":{"ISSN":"2579-6534","abstract":"This study was used to measure the effect of price, promotion and product innovation on customer satisfaction Telkomsel provider in the millennial generation in Bekasi City. This research is a quantitative study in which the object used is the millennial generation in Bekasi City. This research was conducted using a non-probability sampling technique with a purposive sampling method. The number of samples used in this study were 181 respondents. The design used in this research is hypothesis testing using the structural equitation model (SEM)-SmartPLS 3.0 The results of this study provide an explanation that the variables of price, promotion, and product innovation have a positive effect on customer satisfaction in the millennial generation in Bekasi City.This research has a limited object of research which is only carried out on the millennial generation in Bekasi City. This is used as a suggestion for future researchers. The novelty in this study combines the variables of price, promotion and product innovation on customer satisfaction in the millennial generation in Bekasi City.","author":[{"dropping-particle":"","family":"Rianto","given":"M Richo","non-dropping-particle":"","parse-names":false,"suffix":""},{"dropping-particle":"","family":"Setyawati","given":"M R","non-dropping-particle":"","parse-names":false,"suffix":""},{"dropping-particle":"","family":"Rohaeni","given":"N W","non-dropping-particle":"","parse-names":false,"suffix":""},{"dropping-particle":"","family":"Woelandari","given":"H","non-dropping-particle":"","parse-names":false,"suffix":""}],"container-title":"Jurnal Ilmiah Ekonomi Islam","id":"ITEM-2","issue":"02","issued":{"date-parts":[["2022"]]},"page":"2159-2166","title":"Pengaruh Harga, Promosi Dan Inovasi Terhadap Kepuasan Pelanggan Provider Telkomsel Pada Generasi Milenial Muslim Di Kota Bekasi","type":"article-journal","volume":"8"},"uris":["http://www.mendeley.com/documents/?uuid=b2279c24-b55a-4b29-b688-6cc12626496f"]}],"mendeley":{"formattedCitation":"(Aniuga &amp; Ogba, 2021; Rianto et al., 2022)","plainTextFormattedCitation":"(Aniuga &amp; Ogba, 2021; Rianto et al., 2022)","previouslyFormattedCitation":"(Aniuga &amp; Ogba, 2021; Rianto et al., 2022)"},"properties":{"noteIndex":0},"schema":"https://github.com/citation-style-language/schema/raw/master/csl-citation.json"}</w:instrText>
      </w:r>
      <w:r w:rsidR="003C6085">
        <w:rPr>
          <w:szCs w:val="24"/>
        </w:rPr>
        <w:fldChar w:fldCharType="separate"/>
      </w:r>
      <w:r w:rsidR="00901DFB" w:rsidRPr="00901DFB">
        <w:rPr>
          <w:noProof/>
          <w:szCs w:val="24"/>
        </w:rPr>
        <w:t>(Aniuga &amp; Ogba, 2021; Rianto et al., 2022)</w:t>
      </w:r>
      <w:r w:rsidR="003C6085">
        <w:rPr>
          <w:szCs w:val="24"/>
        </w:rPr>
        <w:fldChar w:fldCharType="end"/>
      </w:r>
      <w:r w:rsidR="00901DFB">
        <w:rPr>
          <w:szCs w:val="24"/>
        </w:rPr>
        <w:t xml:space="preserve"> dan berbeda dengan penelitian dari </w:t>
      </w:r>
      <w:r w:rsidR="00901DFB">
        <w:rPr>
          <w:szCs w:val="24"/>
        </w:rPr>
        <w:fldChar w:fldCharType="begin" w:fldLock="1"/>
      </w:r>
      <w:r w:rsidR="002D675C">
        <w:rPr>
          <w:szCs w:val="24"/>
        </w:rPr>
        <w:instrText>ADDIN CSL_CITATION {"citationItems":[{"id":"ITEM-1","itemData":{"abstract":"Penelitian ini dilakukan berdasarkan fenomena bisnis di mana turunnya daya tarik konsumen atas produk yang dikonsumsinya sehingga mengakibatkan penurunan jumlah omzet bisnis setiap bulannya selama tiga bulan terakhir. Oleh karena itu, penelitian ini dilakukan guna menganalisis pengaruh inovasi produk terhadap kepuasan konsumen. Pengumpulan data penelitian ini menggunakan teknik kuesioner dengan melibatkan 115 responden secara acak yang telah mengonsumsi produk minimal dua kali. Data diolah melalui program SPSS 25 dan dianalisis menggunakan analisis deskriptif kuantitatif. Selain itu, data juga akan melalui berbagai uji seperti uji asumsi klasik, uji korelasi sederhana, uji regresi linier sederhana, uji hipotesis, dan koefisien determinasi. Uji hipotesis dilakukan melalui pendekatan klasik dan probabilistik. Hasil analisis deskriptif kuantitatif menunjukkan bahwa inovasi produk dan kepuasan konsumen berada pada kategori tinggi. Temuan pada penelitian ini menunjukkan adanya pengaruh positif dan signifikan terhadap kepuasan konsumen. Apabila inovasi produk yang diberikan semakin tinggi, maka kepuasan konsumen juga akan semakin meningkat. Oleh karena itu, diharapkan bisnis dapat senantiasa meningkatkan dan mempertahankan kepuasan konsumen melalui inovasi produk guna memenangkan persaingan bisnis dewasa ini. Kata Kunci Inovasi, inovasi produk, kepuasan konsumen","author":[{"dropping-particle":"","family":"Fillayata","given":"Vista Efanny","non-dropping-particle":"","parse-names":false,"suffix":""},{"dropping-particle":"","family":"Mukaram","given":"","non-dropping-particle":"","parse-names":false,"suffix":""}],"container-title":"industrial Research Workshop and National Seminar","id":"ITEM-1","issue":"7-8","issued":{"date-parts":[["2020"]]},"page":"969-976","title":"Pengaruh Inovasi Produk Terhadap Kepuasan Konsumen ( Studi pada Road Café Steak &amp; Pasta Bandung )","type":"article-journal","volume":"11"},"uris":["http://www.mendeley.com/documents/?uuid=05005066-628c-4630-b694-ad195b30c67a"]}],"mendeley":{"formattedCitation":"(Fillayata &amp; Mukaram, 2020)","plainTextFormattedCitation":"(Fillayata &amp; Mukaram, 2020)","previouslyFormattedCitation":"(Fillayata &amp; Mukaram, 2020)"},"properties":{"noteIndex":0},"schema":"https://github.com/citation-style-language/schema/raw/master/csl-citation.json"}</w:instrText>
      </w:r>
      <w:r w:rsidR="00901DFB">
        <w:rPr>
          <w:szCs w:val="24"/>
        </w:rPr>
        <w:fldChar w:fldCharType="separate"/>
      </w:r>
      <w:r w:rsidR="00901DFB" w:rsidRPr="00901DFB">
        <w:rPr>
          <w:noProof/>
          <w:szCs w:val="24"/>
        </w:rPr>
        <w:t>(Fillayata &amp; Mukaram, 2020)</w:t>
      </w:r>
      <w:r w:rsidR="00901DFB">
        <w:rPr>
          <w:szCs w:val="24"/>
        </w:rPr>
        <w:fldChar w:fldCharType="end"/>
      </w:r>
    </w:p>
    <w:p w:rsidR="008E2187" w:rsidRDefault="008E2187" w:rsidP="00373379">
      <w:pPr>
        <w:jc w:val="both"/>
        <w:rPr>
          <w:b/>
          <w:szCs w:val="24"/>
        </w:rPr>
      </w:pPr>
      <w:r>
        <w:rPr>
          <w:b/>
          <w:szCs w:val="24"/>
        </w:rPr>
        <w:t>Pengaruh kualitas produk terhadap kepuasan pelanggan</w:t>
      </w:r>
    </w:p>
    <w:p w:rsidR="008E2187" w:rsidRDefault="008D7378" w:rsidP="00373379">
      <w:pPr>
        <w:jc w:val="both"/>
        <w:rPr>
          <w:szCs w:val="24"/>
        </w:rPr>
      </w:pPr>
      <w:r>
        <w:rPr>
          <w:szCs w:val="24"/>
        </w:rPr>
        <w:t>Hasil tabel 5</w:t>
      </w:r>
      <w:r w:rsidR="003C6085">
        <w:rPr>
          <w:szCs w:val="24"/>
        </w:rPr>
        <w:t xml:space="preserve"> </w:t>
      </w:r>
      <w:r>
        <w:rPr>
          <w:szCs w:val="24"/>
        </w:rPr>
        <w:t>memperlihakan</w:t>
      </w:r>
      <w:r w:rsidR="003C6085">
        <w:rPr>
          <w:szCs w:val="24"/>
        </w:rPr>
        <w:t xml:space="preserve"> nilai sig.</w:t>
      </w:r>
      <w:r w:rsidR="008E2187">
        <w:rPr>
          <w:szCs w:val="24"/>
        </w:rPr>
        <w:t xml:space="preserve"> kualitas produk adalah 0,013 &lt;</w:t>
      </w:r>
      <w:r w:rsidR="003C6085">
        <w:rPr>
          <w:szCs w:val="24"/>
        </w:rPr>
        <w:t xml:space="preserve"> 0,05. Artinya H0 ditolak dan H5</w:t>
      </w:r>
      <w:r w:rsidR="0097725C">
        <w:rPr>
          <w:szCs w:val="24"/>
        </w:rPr>
        <w:t xml:space="preserve"> diterima. Maka dari itu</w:t>
      </w:r>
      <w:r w:rsidR="008E2187">
        <w:rPr>
          <w:szCs w:val="24"/>
        </w:rPr>
        <w:t xml:space="preserve"> kualitas produk berpengaruh posit</w:t>
      </w:r>
      <w:r w:rsidR="0097725C">
        <w:rPr>
          <w:szCs w:val="24"/>
        </w:rPr>
        <w:t>if terhadap kepuasan pelanggan. Artinya</w:t>
      </w:r>
      <w:r w:rsidR="00935884">
        <w:rPr>
          <w:szCs w:val="24"/>
        </w:rPr>
        <w:t xml:space="preserve"> kualitas produk yang disajikan mie kasuka dapat mempengaruhi kepuasan dari pelanggan.</w:t>
      </w:r>
      <w:r w:rsidR="0097725C">
        <w:rPr>
          <w:szCs w:val="24"/>
        </w:rPr>
        <w:t xml:space="preserve"> Hasil ini sama seperti penelitian dari </w:t>
      </w:r>
      <w:r w:rsidR="0097725C">
        <w:rPr>
          <w:szCs w:val="24"/>
        </w:rPr>
        <w:fldChar w:fldCharType="begin" w:fldLock="1"/>
      </w:r>
      <w:r w:rsidR="00327CC1">
        <w:rPr>
          <w:szCs w:val="24"/>
        </w:rPr>
        <w:instrText>ADDIN CSL_CITATION {"citationItems":[{"id":"ITEM-1","itemData":{"DOI":"10.54783/japp.v4i2.453","abstract":"The purpose of this study was to determine the effect of product quality, brand image and word of mouth on repurchase interest through consumer satisfaction in Esa Unggul Student Iphone users. This type of research is quantitative research with causal associative research. The population in this study were 170 regular and parallel active students at Esa Unggul University, Faculty of Economics, Citra Raya, which were taken using the purposive sampling method. Data testing was carried out using the validity test, reliability test, and path analysis methods. Based on the results of the study, several conclusions can be drawn as follows: 1) Product Quality, Brand Image, Word of Mouth variables have a positive and significant effect on consumer satisfaction in students of the economics faculty of Esa Unggul University; 2) Variables of Product Quality, Brand Image, Word of Mouth, and Consumer Satisfaction have a positive and significant effect on repurchase interest in students of the economics faculty of Esa Unggul University; 3) Product Quality and Brand Image variables have a positive and significant influence on repurchase intention but consumer satisfaction does not mediate; and 4) Word of Mouth variable has a positive and significant effect on repurchase intention by mediating consumer satisfaction.","author":[{"dropping-particle":"","family":"Sugiyanto","given":"","non-dropping-particle":"","parse-names":false,"suffix":""},{"dropping-particle":"","family":"Maryanto","given":"Edo","non-dropping-particle":"","parse-names":false,"suffix":""}],"container-title":"PAPATUNG: Jurnal Ilmu Administrasi Publik, Pemerintahan dan Politik","id":"ITEM-1","issue":"2","issued":{"date-parts":[["2021"]]},"page":"10-23","title":"Pengaruh Kualitas Produk, Citra Merek Dan Word of Mouth Terhadap Minat Beli Ulang Melalui Kepuasan Konsumen Pada Mahasiswa Esa Unggul Pengguna Iphone","type":"article-journal","volume":"4"},"uris":["http://www.mendeley.com/documents/?uuid=2418c4e7-fd00-47cd-a640-7937bf8634ef"]},{"id":"ITEM-2","itemData":{"abstract":"Loyal customers tend to repurchase and positive word of mouth to their colleagues. They are also not sensitive to price changes, but are willing to submit ideas or suggestions to improve the quality of the company’s products and services. Therefore, this study aims to examine the impact of antecedent variables (product quality policy, service quality, and price) on customer satisfaction and loyalty. The study population was Bu Zuni’s fried chicken customers, a roadside restaurant with local chicken specialists. Data was collected using a questionnaire and distributed to 96 respondents by convenience sampling. All calculations and tests use the SPSS program. The results of the analysis prove that all antecedent variables can influence loyalty variables, both directly and through satisfaction variables. Service quality has the biggest positive influence on customer satisfaction, while product quality contributes highest to loyalty. These results are also supported by descriptive calculations.","author":[{"dropping-particle":"","family":"Albari","given":"","non-dropping-particle":"","parse-names":false,"suffix":""},{"dropping-particle":"","family":"Kartikasari","given":"Atika","non-dropping-particle":"","parse-names":false,"suffix":""}],"container-title":"AJEFB - Asian Journal of Entrepreneurship and Family Business","id":"ITEM-2","issue":"4","issued":{"date-parts":[["2019"]]},"page":"49-64","title":"Impact of Service Quality, Product Quality and Price on Customer Satisfaction and loyalty","type":"article-journal","volume":"3"},"uris":["http://www.mendeley.com/documents/?uuid=5acf501f-8ee3-47d0-88bd-43a472339483"]},{"id":"ITEM-3","itemData":{"abstract":"The rapid growth of food business in Indonesia also leads to increased competition. Restaurants should have the advantage of being able to compete in order to survive and win the competition in this food business. One way that can be used to achieve such excellence is to implement the right quality of service and product quality so as to improve customer satisfaction and create consumer loyalty. This research aims to analyse the impact of service quality and product quality on customer satisfaction and the customer loyalty in restaurants and to know which factors are influential in the restaurant. In the data collection, researchers spread the questionnaire to 50 respondents who were consumers of the restaurants in Samarinda. This research Data is obtained from the results of the distribution of questionnaires through a questionnaire that is further analyzed by using path analysis, boostraping and pls alogaritma. The equation Model is processed using the SmartPLS application version 3. The result of this research is that the quality of service has no significant effect on customer satisfaction, product quality has significant effect on customer satisfaction, and customer satisfaction has significant effect on consumer loyalty. Quality","author":[{"dropping-particle":"","family":"Mahsyar","given":"Syaiful","non-dropping-particle":"","parse-names":false,"suffix":""},{"dropping-particle":"","family":"Surapati","given":"Untung","non-dropping-particle":"","parse-names":false,"suffix":""}],"container-title":"International Journal of Economics, Business and Accounting Research (IJEBAR)","id":"ITEM-3","issue":"1","issued":{"date-parts":[["2020"]]},"page":"204-211","title":"Effect of Service Quality and Product Quality on Customer","type":"article-journal","volume":"4"},"uris":["http://www.mendeley.com/documents/?uuid=d6cb488f-8ea6-4d50-be60-d664bd537926"]}],"mendeley":{"formattedCitation":"(Albari &amp; Kartikasari, 2019; Mahsyar &amp; Surapati, 2020; Sugiyanto &amp; Maryanto, 2021)","plainTextFormattedCitation":"(Albari &amp; Kartikasari, 2019; Mahsyar &amp; Surapati, 2020; Sugiyanto &amp; Maryanto, 2021)","previouslyFormattedCitation":"(Albari &amp; Kartikasari, 2019; Mahsyar &amp; Surapati, 2020; Sugiyanto &amp; Maryanto, 2021)"},"properties":{"noteIndex":0},"schema":"https://github.com/citation-style-language/schema/raw/master/csl-citation.json"}</w:instrText>
      </w:r>
      <w:r w:rsidR="0097725C">
        <w:rPr>
          <w:szCs w:val="24"/>
        </w:rPr>
        <w:fldChar w:fldCharType="separate"/>
      </w:r>
      <w:r w:rsidR="00327CC1" w:rsidRPr="00327CC1">
        <w:rPr>
          <w:noProof/>
          <w:szCs w:val="24"/>
        </w:rPr>
        <w:t>(Albari &amp; Kartikasari, 2019; Mahsyar &amp; Surapati, 2020; Sugiyanto &amp; Maryanto, 2021)</w:t>
      </w:r>
      <w:r w:rsidR="0097725C">
        <w:rPr>
          <w:szCs w:val="24"/>
        </w:rPr>
        <w:fldChar w:fldCharType="end"/>
      </w:r>
      <w:r w:rsidR="0097725C">
        <w:rPr>
          <w:szCs w:val="24"/>
        </w:rPr>
        <w:t>.</w:t>
      </w:r>
    </w:p>
    <w:p w:rsidR="00935884" w:rsidRPr="00935884" w:rsidRDefault="00935884" w:rsidP="00373379">
      <w:pPr>
        <w:jc w:val="both"/>
        <w:rPr>
          <w:b/>
          <w:szCs w:val="24"/>
        </w:rPr>
      </w:pPr>
      <w:r>
        <w:rPr>
          <w:b/>
          <w:szCs w:val="24"/>
        </w:rPr>
        <w:t>Pengaruh persepsi harga terhadap kepuasan pelanggan</w:t>
      </w:r>
    </w:p>
    <w:p w:rsidR="008E2187" w:rsidRDefault="008D7378" w:rsidP="00373379">
      <w:pPr>
        <w:jc w:val="both"/>
        <w:rPr>
          <w:szCs w:val="24"/>
        </w:rPr>
      </w:pPr>
      <w:r>
        <w:rPr>
          <w:szCs w:val="24"/>
        </w:rPr>
        <w:t>Hasil tabel 5</w:t>
      </w:r>
      <w:r w:rsidR="003C6085">
        <w:rPr>
          <w:szCs w:val="24"/>
        </w:rPr>
        <w:t xml:space="preserve"> </w:t>
      </w:r>
      <w:r>
        <w:rPr>
          <w:szCs w:val="24"/>
        </w:rPr>
        <w:t>memperlihatkan</w:t>
      </w:r>
      <w:r w:rsidR="003C6085">
        <w:rPr>
          <w:szCs w:val="24"/>
        </w:rPr>
        <w:t xml:space="preserve"> nilai sig. persepsi harga adalah 0,05 =</w:t>
      </w:r>
      <w:r w:rsidR="00935884">
        <w:rPr>
          <w:szCs w:val="24"/>
        </w:rPr>
        <w:t xml:space="preserve"> </w:t>
      </w:r>
      <w:r w:rsidR="0097725C">
        <w:rPr>
          <w:szCs w:val="24"/>
        </w:rPr>
        <w:t>0,05. Artinya H6 diterima dan H0</w:t>
      </w:r>
      <w:r w:rsidR="00935884">
        <w:rPr>
          <w:szCs w:val="24"/>
        </w:rPr>
        <w:t xml:space="preserve"> ditolak. Maka dari itu persepsi harga tidak berpengaruh positif terhadap kepuasan pelanggan. </w:t>
      </w:r>
      <w:r w:rsidR="0097725C">
        <w:rPr>
          <w:szCs w:val="24"/>
        </w:rPr>
        <w:t>Artinya</w:t>
      </w:r>
      <w:r w:rsidR="00C43DEA">
        <w:rPr>
          <w:szCs w:val="24"/>
        </w:rPr>
        <w:t xml:space="preserve"> dapat diket</w:t>
      </w:r>
      <w:r w:rsidR="0097725C">
        <w:rPr>
          <w:szCs w:val="24"/>
        </w:rPr>
        <w:t xml:space="preserve">ahui bahwa persepsi harga </w:t>
      </w:r>
      <w:r w:rsidR="00C43DEA">
        <w:rPr>
          <w:szCs w:val="24"/>
        </w:rPr>
        <w:t>memiliki pengaruh positif terhadap kepuasan pelanggan mie kasuka.</w:t>
      </w:r>
      <w:r w:rsidR="0097725C">
        <w:rPr>
          <w:szCs w:val="24"/>
        </w:rPr>
        <w:t xml:space="preserve"> Hasil ini sama dengan penelitian dari </w:t>
      </w:r>
      <w:r w:rsidR="0097725C">
        <w:rPr>
          <w:szCs w:val="24"/>
        </w:rPr>
        <w:fldChar w:fldCharType="begin" w:fldLock="1"/>
      </w:r>
      <w:r w:rsidR="004C5C24">
        <w:rPr>
          <w:szCs w:val="24"/>
        </w:rPr>
        <w:instrText>ADDIN CSL_CITATION {"citationItems":[{"id":"ITEM-1","itemData":{"DOI":"10.33258/birci.v5i1.4252","abstract":"The  development  of  science  and  technology  in  an  all-digital  era and   globalization   as   it   is   today,   especially   in   the   field   of telecommunications,    information    and    media    where    these conditions  put  demands  on  companies  to  create  more  creative solutions and innovations to provide fulfillment to the people of the Indonesian state and it does not apart from marketing management and  marketing  concept  is  all  activities  in  telecommunications companies  that  are  motivated  by all  company  activities  to  plan marketing  to  meet  customer  satisfaction  which  is  the  company's goal. All activities  with the marketing concept will determine  how later  the  management  of  the  marketing  management  aspect  will ultimately have an impact on customer satisfaction. The purpose of this   study  is  to   analyze   and  find  solutions   to  why   customer satisfaction  occurs  in  communication  companies,  even  though attention  is  given  to  products,  prices  and  services  that  have  been provided. The following research uses a quantitative approach that has  a  population  of  customers  and  users  of  new  products  of telecommunications  companies  with  a  sample  of  100 respondents, while  the  data  analysis  model  uses  the  SPSS  program  with  the results  that  (1)  Product  Quality  affects  Customer  Satisfaction;  (2) Price  Perception  has  an  influence  on  Customer  Satisfaction.;  (3) Service  Quality  has  an  influence  on  Customer  Satisfaction.  (4) Together Product Quality, Price Perception, Service Quality, have a positive and significant influence on Customer Satisfaction","author":[{"dropping-particle":"","family":"Prasetyo","given":"Bayu","non-dropping-particle":"","parse-names":false,"suffix":""},{"dropping-particle":"","family":"Sholichah","given":"Mu'minatus","non-dropping-particle":"","parse-names":false,"suffix":""},{"dropping-particle":"","family":"Adil","given":"Malikul","non-dropping-particle":"","parse-names":false,"suffix":""},{"dropping-particle":"","family":"Soelistya","given":"Djoko","non-dropping-particle":"","parse-names":false,"suffix":""},{"dropping-particle":"","family":"Rosyihuddin","given":"Muhammad","non-dropping-particle":"","parse-names":false,"suffix":""}],"container-title":"Budapest International Research and Critics Institute-Journal (BIRCI-Journal)","id":"ITEM-1","issue":"1","issued":{"date-parts":[["2022"]]},"page":"5457-5471","title":"The Importance of Product Quality, Price Perception and Service Quality in Achieving Customer Satisfaction","type":"article-journal","volume":"5"},"uris":["http://www.mendeley.com/documents/?uuid=8eea8973-31f7-4f97-b72a-056dff620458"]},{"id":"ITEM-2","itemData":{"DOI":"10.24912/jm.v26i1.836","ISSN":"1410-3583","abstract":"This study aims to analyze the effect of perceived risk, brand image and perceived price fairness on customer satisfaction at Japanese restaurants in Jakarta, Indonesia. The target population of this research was all Japanese restaurant customers in Jakarta and its surroundings during the period of October 2021. There was a total of 208 respondents participated in this study. The sampling technique used was snowball sampling. The data was collected using a questionnaire distributed online through Google Form. The data was analyzed using partial least square-structural equation modeling (PLS-SEM) approach in WarpPls 7.0 program. The results show that the perceived risk has no negative effect on customer satisfaction. The brand image also has a positive effect on customer satisfaction.The perceived price fairness has a positive effect on customer satisfaction. The more affordable the price of Japanese restaurant food products, the higher the customer satisfaction.","author":[{"dropping-particle":"","family":"Bernarto","given":"Innocentius","non-dropping-particle":"","parse-names":false,"suffix":""},{"dropping-particle":"","family":"Purwanto","given":"Agus","non-dropping-particle":"","parse-names":false,"suffix":""},{"dropping-particle":"","family":"Masman","given":"Ronnie Resdianto","non-dropping-particle":"","parse-names":false,"suffix":""}],"container-title":"Jurnal Manajemen","id":"ITEM-2","issue":"1","issued":{"date-parts":[["2022"]]},"page":"35-50","title":"The Effect of Perceived Risk, Brand Image and Perceived Price Fairness on Customer Satisfaction","type":"article-journal","volume":"26"},"uris":["http://www.mendeley.com/documents/?uuid=c66c5009-dd84-460c-8926-dc0cc3875b8f"]},{"id":"ITEM-3","itemData":{"abstract":"tujuan yang sangat penting bagi keberhasilan perusahaan, untuk menghasilkan pelanggan baru memerlukan biaya yang lebih besar dari pada biaya menjaga pelanggan yang sudah ada.","author":[{"dropping-particle":"","family":"Kusumadewi","given":"Nisha","non-dropping-particle":"","parse-names":false,"suffix":""},{"dropping-particle":"","family":"Saraswati","given":"Trisha Gilang","non-dropping-particle":"","parse-names":false,"suffix":""}],"container-title":"Jurnal Ilmu Manajemen","id":"ITEM-3","issue":"2","issued":{"date-parts":[["2020"]]},"page":"6476","title":"Pengaruh Kepuasan Pelanggan terhadap Minat Beli Ulang pada Official Store Scarllet di Shopee dan Tokopedia","type":"article-journal","volume":"7"},"uris":["http://www.mendeley.com/documents/?uuid=6a346b72-895d-4ecc-af0f-963b4b9023a4"]}],"mendeley":{"formattedCitation":"(Bernarto et al., 2022; Kusumadewi &amp; Saraswati, 2020; Prasetyo et al., 2022)","plainTextFormattedCitation":"(Bernarto et al., 2022; Kusumadewi &amp; Saraswati, 2020; Prasetyo et al., 2022)","previouslyFormattedCitation":"(Bernarto et al., 2022; Kusumadewi &amp; Saraswati, 2020; Prasetyo et al., 2022)"},"properties":{"noteIndex":0},"schema":"https://github.com/citation-style-language/schema/raw/master/csl-citation.json"}</w:instrText>
      </w:r>
      <w:r w:rsidR="0097725C">
        <w:rPr>
          <w:szCs w:val="24"/>
        </w:rPr>
        <w:fldChar w:fldCharType="separate"/>
      </w:r>
      <w:r w:rsidR="004C5C24" w:rsidRPr="004C5C24">
        <w:rPr>
          <w:noProof/>
          <w:szCs w:val="24"/>
        </w:rPr>
        <w:t>(Bernarto et al., 2022; Kusumadewi &amp; Saraswati, 2020; Prasetyo et al., 2022)</w:t>
      </w:r>
      <w:r w:rsidR="0097725C">
        <w:rPr>
          <w:szCs w:val="24"/>
        </w:rPr>
        <w:fldChar w:fldCharType="end"/>
      </w:r>
      <w:r w:rsidR="0097725C">
        <w:rPr>
          <w:szCs w:val="24"/>
        </w:rPr>
        <w:t>.</w:t>
      </w:r>
    </w:p>
    <w:p w:rsidR="003C6085" w:rsidRDefault="003C6085" w:rsidP="003C6085">
      <w:pPr>
        <w:jc w:val="both"/>
        <w:rPr>
          <w:b/>
          <w:szCs w:val="24"/>
        </w:rPr>
      </w:pPr>
      <w:r>
        <w:rPr>
          <w:b/>
          <w:szCs w:val="24"/>
        </w:rPr>
        <w:lastRenderedPageBreak/>
        <w:t>Pengaruh kepuasan pelanggan terhadap minat pembelian ulang</w:t>
      </w:r>
    </w:p>
    <w:p w:rsidR="003C6085" w:rsidRDefault="008D7378" w:rsidP="00373379">
      <w:pPr>
        <w:jc w:val="both"/>
        <w:rPr>
          <w:szCs w:val="24"/>
        </w:rPr>
      </w:pPr>
      <w:r>
        <w:rPr>
          <w:szCs w:val="24"/>
        </w:rPr>
        <w:t>Hasil tabel 4</w:t>
      </w:r>
      <w:r w:rsidR="0097725C">
        <w:rPr>
          <w:szCs w:val="24"/>
        </w:rPr>
        <w:t xml:space="preserve"> menunjukan bahwa nilai sig. </w:t>
      </w:r>
      <w:r w:rsidR="003C6085">
        <w:rPr>
          <w:szCs w:val="24"/>
        </w:rPr>
        <w:t xml:space="preserve">kepuasan pelanggan adalah sebesar 0,000 &gt; 0,05. Artinya H0 ditolak dan H7 diterima. Artinya kepuasan pelanggan berpegaruh positif terhadap minat pembelian ulang. </w:t>
      </w:r>
      <w:r w:rsidR="0097725C">
        <w:rPr>
          <w:szCs w:val="24"/>
        </w:rPr>
        <w:t>Artinya</w:t>
      </w:r>
      <w:r w:rsidR="003C6085">
        <w:rPr>
          <w:szCs w:val="24"/>
        </w:rPr>
        <w:t xml:space="preserve"> kepuasan pelanggan setelah membeli produk dari mie kasuka akan berpengaruh positif terhadap minat pembelian ulang terhadap produk dari dari mie kasuka. </w:t>
      </w:r>
      <w:r w:rsidR="0097725C">
        <w:rPr>
          <w:szCs w:val="24"/>
        </w:rPr>
        <w:t xml:space="preserve">Hasil ini sama dengan penelitian dari </w:t>
      </w:r>
      <w:r w:rsidR="0097725C">
        <w:rPr>
          <w:szCs w:val="24"/>
        </w:rPr>
        <w:fldChar w:fldCharType="begin" w:fldLock="1"/>
      </w:r>
      <w:r w:rsidR="004C5C24">
        <w:rPr>
          <w:szCs w:val="24"/>
        </w:rPr>
        <w:instrText>ADDIN CSL_CITATION {"citationItems":[{"id":"ITEM-1","itemData":{"DOI":"10.30813/jbam.v14i2.3098","ISSN":"1979-9543","abstract":"&lt;p&gt;This  study  seeks  to  determine  whether  customer  satisfaction  influences  repurchase  intentions  from Bloomythings'  customers  and  to  implement  strategies  to  increase  consumer  satisfaction  and  repurchase intention of Bloomythings. The resources obtained are then analyzed using quantitative research methods by conducting validity and reliability tests, normality tests, heteroscedasticity tests, and simple linear regression analysis  to  determine  the  effect  of  customer  satisfaction  on  repurchase  intention.  This  kind  of  survey  is  a survey supported by the distribution of questionnaires as a data collection tool. The samples in this study are customers from Bloomything who have  made purchases on Bloomythings products. The results showed that customer satisfaction had a positive and significant impact on repurchase intention.&lt;/p&gt;","author":[{"dropping-particle":"","family":"Tufahati","given":"Nurul","non-dropping-particle":"","parse-names":false,"suffix":""},{"dropping-particle":"","family":"Barkah","given":"Cecep Safa'atul","non-dropping-particle":"","parse-names":false,"suffix":""},{"dropping-particle":"","family":"Tresna","given":"Pratami Wulan","non-dropping-particle":"","parse-names":false,"suffix":""},{"dropping-particle":"","family":"Chan","given":"Arianis","non-dropping-particle":"","parse-names":false,"suffix":""}],"container-title":"Journal of Business &amp; Applied Management","id":"ITEM-1","issue":"2","issued":{"date-parts":[["2021"]]},"page":"177","title":"The Impact of Customer Satisfaction on Repurchase Intention (Surveys on Customer of Bloomythings)","type":"article-journal","volume":"14"},"uris":["http://www.mendeley.com/documents/?uuid=ec60df88-df95-4260-a1e4-9c877d6f88da"]},{"id":"ITEM-2","itemData":{"ISSN":"2307-4531","abstract":"The need for diesel for businesses today is increasing. This increase makes many new companies appear in the field of fuel transport services. The purpose of this study is to examine the effect of service quality, prices fairness, on customer satisfaction and repurchase intentions at PT. Cahaya Putra Jaya Bali. This research uses an associative approach. Purposive sampling was used for sampling in research with a total sample of 54 respondents. Data collection techniques was by distributing questionnaires to customers of PT. Cahaya Putra Jaya Bali. Smart PLS 3.0 was used in processing data. The results of this study indicate the quality of service and the reasonableness of price have a positive and significant effect on customer satisfaction and repurchase intention. Customer satisfaction has a positive and significant effect on repurchase intentions. Customer satisfaction partially mediates the relationship between service quality against repurchase intentions and the price fairness towards repurchase intentions. The practical implication of this study is that this study can be used as a model for evaluating the strategy of PT. Cahaya Putra Jaya Bali to customer satisfaction and repurchase intentions. The theoretical implication of this research is that this research can complement the marketing literature and will contribute a new knowledge about evaluating the influence of a variable on other variables based on the strength of the value of the four variable relationship model (service quality, proce fairness, customer satisfaction and repurchase intention) in the sales business diesel fuel and strengthen previous research.","author":[{"dropping-particle":"","family":"Anggi Bellyanti","given":"Luh","non-dropping-particle":"","parse-names":false,"suffix":""},{"dropping-particle":"","family":"Rahyuda","given":"Ketut","non-dropping-particle":"","parse-names":false,"suffix":""}],"container-title":"International Journal of Sciences: Basic and Applied Research (IJSBAR) International Journal of Sciences: Basic and Applied Research","id":"ITEM-2","issue":"5","issued":{"date-parts":[["2019"]]},"page":"48-59","title":"Role of Customer Satisfaction Mediated Relationship Between Service Quality and Price Fairness on Repurchase Intentions","type":"article-journal","volume":"48"},"uris":["http://www.mendeley.com/documents/?uuid=58cfeb14-1275-4c5d-96f9-f9071e25b2bd"]},{"id":"ITEM-3","itemData":{"DOI":"10.24018/ejbmr.2022.7.2.1271","abstract":"This study aims to analyze the role of consumer satisfaction in mediating the effect of brand image on repurchase intention of Kopi Kulo customers in Denpasar, Bali, Indonesia with a sample of 100 people through purposive sampling. Data was collected using a questionnaire and then analyzed using path analysis. The results showed that brand image and consumer satisfaction had a positive and significant effect on repurchase intention, brand image had a positive and significant effect on consumer satisfaction, and consumer satisfaction partially mediated the relationship between brand image and repurchase intention.","author":[{"dropping-particle":"","family":"Putri","given":"Ketut Ayu Mas Adistania","non-dropping-particle":"","parse-names":false,"suffix":""},{"dropping-particle":"","family":"Yasa","given":"Ni Nyoman Kerti","non-dropping-particle":"","parse-names":false,"suffix":""}],"container-title":"European Journal of Business and Management Research","id":"ITEM-3","issue":"2","issued":{"date-parts":[["2022"]]},"page":"149-154","title":"The Role of Customer Satisfaction as Mediating Variable on the Effect of Brand Image towards Coffee Shop Customer’s Repurchase Intention","type":"article-journal","volume":"7"},"uris":["http://www.mendeley.com/documents/?uuid=6ac43f77-3aeb-4ddd-b95f-8484e00476c0"]}],"mendeley":{"formattedCitation":"(Anggi Bellyanti &amp; Rahyuda, 2019; Putri &amp; Yasa, 2022; Tufahati et al., 2021)","plainTextFormattedCitation":"(Anggi Bellyanti &amp; Rahyuda, 2019; Putri &amp; Yasa, 2022; Tufahati et al., 2021)","previouslyFormattedCitation":"(Anggi Bellyanti &amp; Rahyuda, 2019; Putri &amp; Yasa, 2022; Tufahati et al., 2021)"},"properties":{"noteIndex":0},"schema":"https://github.com/citation-style-language/schema/raw/master/csl-citation.json"}</w:instrText>
      </w:r>
      <w:r w:rsidR="0097725C">
        <w:rPr>
          <w:szCs w:val="24"/>
        </w:rPr>
        <w:fldChar w:fldCharType="separate"/>
      </w:r>
      <w:r w:rsidR="004C5C24" w:rsidRPr="004C5C24">
        <w:rPr>
          <w:noProof/>
          <w:szCs w:val="24"/>
        </w:rPr>
        <w:t>(Anggi Bellyanti &amp; Rahyuda, 2019; Putri &amp; Yasa, 2022; Tufahati et al., 2021)</w:t>
      </w:r>
      <w:r w:rsidR="0097725C">
        <w:rPr>
          <w:szCs w:val="24"/>
        </w:rPr>
        <w:fldChar w:fldCharType="end"/>
      </w:r>
      <w:r w:rsidR="0097725C">
        <w:rPr>
          <w:szCs w:val="24"/>
        </w:rPr>
        <w:t>.</w:t>
      </w:r>
    </w:p>
    <w:p w:rsidR="00C43DEA" w:rsidRDefault="00C43DEA" w:rsidP="00373379">
      <w:pPr>
        <w:jc w:val="both"/>
        <w:rPr>
          <w:b/>
          <w:szCs w:val="24"/>
        </w:rPr>
      </w:pPr>
      <w:r>
        <w:rPr>
          <w:b/>
          <w:szCs w:val="24"/>
        </w:rPr>
        <w:t>Kepuasan pelanggan memediasi hubungan antara inovasi terhadap minat pembelian ulang</w:t>
      </w:r>
    </w:p>
    <w:p w:rsidR="00C43DEA" w:rsidRPr="00C43DEA" w:rsidRDefault="0097725C" w:rsidP="00373379">
      <w:pPr>
        <w:jc w:val="both"/>
        <w:rPr>
          <w:szCs w:val="24"/>
        </w:rPr>
      </w:pPr>
      <w:r>
        <w:rPr>
          <w:szCs w:val="24"/>
        </w:rPr>
        <w:t>H</w:t>
      </w:r>
      <w:r w:rsidR="00C43DEA">
        <w:rPr>
          <w:szCs w:val="24"/>
        </w:rPr>
        <w:t>asil</w:t>
      </w:r>
      <w:r w:rsidR="008D7378">
        <w:rPr>
          <w:szCs w:val="24"/>
        </w:rPr>
        <w:t xml:space="preserve"> dari tabel 6</w:t>
      </w:r>
      <w:r w:rsidR="00C43DEA">
        <w:rPr>
          <w:szCs w:val="24"/>
        </w:rPr>
        <w:t xml:space="preserve"> </w:t>
      </w:r>
      <w:r>
        <w:rPr>
          <w:szCs w:val="24"/>
        </w:rPr>
        <w:t>menunjukan</w:t>
      </w:r>
      <w:r w:rsidR="00C43DEA">
        <w:rPr>
          <w:szCs w:val="24"/>
        </w:rPr>
        <w:t xml:space="preserve"> bahwa nilai </w:t>
      </w:r>
      <w:r w:rsidR="00C43DEA">
        <w:rPr>
          <w:i/>
          <w:szCs w:val="24"/>
        </w:rPr>
        <w:t xml:space="preserve">p-value </w:t>
      </w:r>
      <w:r w:rsidR="00C43DEA">
        <w:rPr>
          <w:szCs w:val="24"/>
        </w:rPr>
        <w:t xml:space="preserve">dari inovasi sebesar </w:t>
      </w:r>
      <w:r w:rsidR="00C43DEA" w:rsidRPr="00BB13FF">
        <w:rPr>
          <w:szCs w:val="24"/>
        </w:rPr>
        <w:t>0.38062637</w:t>
      </w:r>
      <w:r w:rsidR="0041457E">
        <w:rPr>
          <w:szCs w:val="24"/>
        </w:rPr>
        <w:t xml:space="preserve"> &gt; 0,05. Artinya H0 diterima dan H8 ditolak. Maka dari itu kepuasan pelanggan tidak dapat memediasi hubungan antara inovasi terhadap minat pembelian ulang.. </w:t>
      </w:r>
      <w:r>
        <w:rPr>
          <w:szCs w:val="24"/>
        </w:rPr>
        <w:t>Artinya</w:t>
      </w:r>
      <w:r w:rsidR="0041457E">
        <w:rPr>
          <w:szCs w:val="24"/>
        </w:rPr>
        <w:t xml:space="preserve"> kepuasan</w:t>
      </w:r>
      <w:r w:rsidR="00925B8B">
        <w:rPr>
          <w:szCs w:val="24"/>
        </w:rPr>
        <w:t xml:space="preserve"> pelanggan</w:t>
      </w:r>
      <w:r w:rsidR="0041457E">
        <w:rPr>
          <w:szCs w:val="24"/>
        </w:rPr>
        <w:t xml:space="preserve"> </w:t>
      </w:r>
      <w:r w:rsidR="00925B8B">
        <w:rPr>
          <w:szCs w:val="24"/>
        </w:rPr>
        <w:t xml:space="preserve">tidak berpengaruh secara </w:t>
      </w:r>
      <w:r w:rsidR="0041457E">
        <w:rPr>
          <w:szCs w:val="24"/>
        </w:rPr>
        <w:t xml:space="preserve">tidak langsung terhadap hubungan antara inovasi </w:t>
      </w:r>
      <w:r w:rsidR="008D7378">
        <w:rPr>
          <w:szCs w:val="24"/>
        </w:rPr>
        <w:t>dan</w:t>
      </w:r>
      <w:r w:rsidR="0041457E">
        <w:rPr>
          <w:szCs w:val="24"/>
        </w:rPr>
        <w:t xml:space="preserve"> minat pembelian ulang.</w:t>
      </w:r>
      <w:r>
        <w:rPr>
          <w:szCs w:val="24"/>
        </w:rPr>
        <w:t xml:space="preserve"> Hasil ini sama dengan penelitian dari</w:t>
      </w:r>
      <w:r w:rsidR="004C5C24">
        <w:rPr>
          <w:szCs w:val="24"/>
        </w:rPr>
        <w:t xml:space="preserve"> </w:t>
      </w:r>
      <w:r w:rsidR="004C5C24">
        <w:rPr>
          <w:szCs w:val="24"/>
        </w:rPr>
        <w:fldChar w:fldCharType="begin" w:fldLock="1"/>
      </w:r>
      <w:r w:rsidR="004C5C24">
        <w:rPr>
          <w:szCs w:val="24"/>
        </w:rPr>
        <w:instrText>ADDIN CSL_CITATION {"citationItems":[{"id":"ITEM-1","itemData":{"abstract":"The purpose of this study is to determine the effect of Innovation and Brand Image on Repurchase Intention with Customer Satisfaction as intervening variable, especially on Go- Jek’s customers in Manado Cit. Data are collected through questionnaire, interviews, and library research. The numbers of respondents in this study are 400 customers who are using Go-Jek’s services in Manado City. The results show that: 1) innovation has positive and significant effect on customer satisfaction; 2) brand image has positive and significant effect on customer satisfaction; 3) innovation and brand image simultaneously have positive and significant effect on customer satisfaction; 4) innovation has positive and significant effect on repurchase intention; 5) brand image has positive and significant effect on repurchase intention; 6) customer satisfaction has positive and significant effect on repurchase intention; 7) innovation, brand image, and customer satisfaction simultaneously have positive and significant effect on repurchase intention","author":[{"dropping-particle":"","family":"Paramitha","given":"Pasuhuk Anggie","non-dropping-particle":"","parse-names":false,"suffix":""},{"dropping-particle":"","family":"Saerang","given":"Ivonne S.","non-dropping-particle":"","parse-names":false,"suffix":""},{"dropping-particle":"","family":"Soegoto","given":"Agus Supandi","non-dropping-particle":"","parse-names":false,"suffix":""}],"container-title":"Jurnal Riset Bisnis dan Manajemen","id":"ITEM-1","issue":"4","issued":{"date-parts":[["2019"]]},"page":"467-482","title":"Pengaruh Inovasi dan Brand Image terhadap Repurchase Intention Dengan Kepuasan Pelanggan sebagai Variabel Intervening Pasuhuk","type":"article-journal","volume":"7"},"uris":["http://www.mendeley.com/documents/?uuid=c2b910b1-3753-407f-8cef-ddbe98e4c282"]},{"id":"ITEM-2","itemData":{"DOI":"10.36555/almana.v6i3.1962","ISSN":"2579-4892","abstract":"With the existence of digital technology, the phenomenon of viral products in Indonesia is increasingly widespread, not only manufactured products, traditional products, or home products can also become viral because of this technology. The Sidayu (Bonggolan) traditional MSME products are no exception, which some time ago went viral on social media and then spread to the people of Gresik Regency and its surroundings. This research is very interesting to study, to study online consumer behavior towards product repurchase intentions which are characterized by theoretical studies that Viral Marketing, and Product Innovation influence purchase decisions and repurchase intentions while purchasing decisions are intermediaries. This type of research is explanatory research with a quantitative approach. The number of samples was 200 participants spread across Gresik Regency who had repeatedly bought this traditional food product. This study uses SEM analysis with the help of SmartPls software. The findings show that viral marketing and product innovation directly influence purchasing decisions, but the findings directly show insignificant results on repurchase intention. Interestingly, the findings of this study indicate that there is a significant indirect effect of viral marketing and product innovation on repurchase intention through the mediation of purchase decisions.","author":[{"dropping-particle":"","family":"Rosyihuddin","given":"Muhammad","non-dropping-particle":"","parse-names":false,"suffix":""},{"dropping-particle":"","family":"Sudarmiatin","given":"Sudarmiatin","non-dropping-particle":"","parse-names":false,"suffix":""},{"dropping-particle":"","family":"Hermawan","given":"Agus","non-dropping-particle":"","parse-names":false,"suffix":""}],"container-title":"Almana : Jurnal Manajemen dan Bisnis","id":"ITEM-2","issue":"3","issued":{"date-parts":[["2022"]]},"page":"568-581","title":"The Influence of Viral Marketing, and Product Innovation on Repurchase Intentions through Mediation of Purchase Decision","type":"article-journal","volume":"6"},"uris":["http://www.mendeley.com/documents/?uuid=fefee1cf-e3f6-4c23-b06a-8f7f4515111c"]}],"mendeley":{"formattedCitation":"(Paramitha et al., 2019; Rosyihuddin et al., 2022)","plainTextFormattedCitation":"(Paramitha et al., 2019; Rosyihuddin et al., 2022)","previouslyFormattedCitation":"(Paramitha et al., 2019; Rosyihuddin et al., 2022)"},"properties":{"noteIndex":0},"schema":"https://github.com/citation-style-language/schema/raw/master/csl-citation.json"}</w:instrText>
      </w:r>
      <w:r w:rsidR="004C5C24">
        <w:rPr>
          <w:szCs w:val="24"/>
        </w:rPr>
        <w:fldChar w:fldCharType="separate"/>
      </w:r>
      <w:r w:rsidR="004C5C24" w:rsidRPr="004C5C24">
        <w:rPr>
          <w:noProof/>
          <w:szCs w:val="24"/>
        </w:rPr>
        <w:t>(Paramitha et al., 2019; Rosyihuddin et al., 2022)</w:t>
      </w:r>
      <w:r w:rsidR="004C5C24">
        <w:rPr>
          <w:szCs w:val="24"/>
        </w:rPr>
        <w:fldChar w:fldCharType="end"/>
      </w:r>
      <w:r w:rsidR="004C5C24">
        <w:rPr>
          <w:szCs w:val="24"/>
        </w:rPr>
        <w:t xml:space="preserve"> dan berbeda dengan penelitian dari</w:t>
      </w:r>
      <w:r>
        <w:rPr>
          <w:szCs w:val="24"/>
        </w:rPr>
        <w:t xml:space="preserve"> </w:t>
      </w:r>
      <w:r>
        <w:rPr>
          <w:szCs w:val="24"/>
        </w:rPr>
        <w:fldChar w:fldCharType="begin" w:fldLock="1"/>
      </w:r>
      <w:r>
        <w:rPr>
          <w:szCs w:val="24"/>
        </w:rPr>
        <w:instrText>ADDIN CSL_CITATION {"citationItems":[{"id":"ITEM-1","itemData":{"DOI":"10.24843/ejmunud.2019.v08.i08.p10","abstract":"Tujuan penelitian ini adalah untuk mengetahui pengaruh inovasi produk terhadap niat pembelian ulang dimediasi oleh kepuasan konsumen (Studi pada Bakery Patisserie &amp; Café Sanur). Penelitian ini dilakukan di Kota Denpasar dengan teknik analisis data Path Analisis. Ukuran sampel yang didapat dengan menggunakan metode purposive sampling sebanyak 110 responden. Berdasarkan hasil analisis dapat dikemukakan bahwa inovasi produk berpengaruh positif dan signifikan terhadap kepuasan konsumen pada Bakery Patisserie &amp; Café Sanur. Inovasi produk berpengaruh positif dan signifikan terhadap niat beli ulang konsumen pada Bakery Patisserie &amp; Café Sanur. Kepuasan konsumen berpengaruh positif dan signifikan terhadap niat beli ulang konsumen pada Bakery Patisserie &amp; Café Sanur. Kepuasan konsumen memediasi pengaruh positif inovasi produk terhadap niat beli ulang konsumen pada Bakery Patisserie &amp; Café Sanur. Saran yang dapat direkomendasikan sebagai produsen, Bakery Patisserie &amp; Café Sanur harus menjaga rasa yang enak dan meningkatkan hasil produksi sehingga konsumen senang dan terus ingin berbelanja. Harus tetap mempertahankan rasa puas dari konsumen baik dari segi layanan, tampilan makanan, serta rasa dari makanan itu sendiri yang menjadi hal utama yang dicari oleh setiap konsumen. Kata kunci: inovasi produk, kepuasan konsumen, niat beli ulang","author":[{"dropping-particle":"","family":"Putra P","given":"I. B Panca","non-dropping-particle":"","parse-names":false,"suffix":""},{"dropping-particle":"","family":"Kusumadewi","given":"Ni Made Wulandari","non-dropping-particle":"","parse-names":false,"suffix":""}],"container-title":"E-Jurnal Manajemen Universitas Udayana","id":"ITEM-1","issue":"8","issued":{"date-parts":[["2019"]]},"page":"4983","title":"Pengaruh Inovasi Produk Terhadap Niat Pembelian Ulang Dimediasi Oleh Kepuasan Konsumen","type":"article-journal","volume":"8"},"uris":["http://www.mendeley.com/documents/?uuid=507e8993-02c6-4177-8754-e02020f21872"]}],"mendeley":{"formattedCitation":"(Putra P &amp; Kusumadewi, 2019)","plainTextFormattedCitation":"(Putra P &amp; Kusumadewi, 2019)","previouslyFormattedCitation":"(Putra P &amp; Kusumadewi, 2019)"},"properties":{"noteIndex":0},"schema":"https://github.com/citation-style-language/schema/raw/master/csl-citation.json"}</w:instrText>
      </w:r>
      <w:r>
        <w:rPr>
          <w:szCs w:val="24"/>
        </w:rPr>
        <w:fldChar w:fldCharType="separate"/>
      </w:r>
      <w:r w:rsidRPr="0041457E">
        <w:rPr>
          <w:noProof/>
          <w:szCs w:val="24"/>
        </w:rPr>
        <w:t>(Putra P &amp; Kusumadewi, 2019)</w:t>
      </w:r>
      <w:r>
        <w:rPr>
          <w:szCs w:val="24"/>
        </w:rPr>
        <w:fldChar w:fldCharType="end"/>
      </w:r>
    </w:p>
    <w:p w:rsidR="0041457E" w:rsidRDefault="0041457E" w:rsidP="0041457E">
      <w:pPr>
        <w:jc w:val="both"/>
        <w:rPr>
          <w:b/>
          <w:szCs w:val="24"/>
        </w:rPr>
      </w:pPr>
      <w:r>
        <w:rPr>
          <w:b/>
          <w:szCs w:val="24"/>
        </w:rPr>
        <w:t>Kepuasan pelanggan memediasi hubungan antara kualitas produk terhadap minat pembelian ulang</w:t>
      </w:r>
    </w:p>
    <w:p w:rsidR="0041457E" w:rsidRDefault="008D7378" w:rsidP="0041457E">
      <w:pPr>
        <w:jc w:val="both"/>
        <w:rPr>
          <w:szCs w:val="24"/>
        </w:rPr>
      </w:pPr>
      <w:r>
        <w:rPr>
          <w:szCs w:val="24"/>
        </w:rPr>
        <w:t>Hasil dari tabel 6</w:t>
      </w:r>
      <w:r w:rsidR="0097725C">
        <w:rPr>
          <w:szCs w:val="24"/>
        </w:rPr>
        <w:t xml:space="preserve"> menunjukan bahwa nilai </w:t>
      </w:r>
      <w:r w:rsidR="0097725C">
        <w:rPr>
          <w:i/>
          <w:szCs w:val="24"/>
        </w:rPr>
        <w:t xml:space="preserve">p-value </w:t>
      </w:r>
      <w:r w:rsidR="0041457E">
        <w:rPr>
          <w:szCs w:val="24"/>
        </w:rPr>
        <w:t xml:space="preserve">dari inovasi sebesar </w:t>
      </w:r>
      <w:r w:rsidR="0041457E" w:rsidRPr="00BB13FF">
        <w:rPr>
          <w:szCs w:val="24"/>
        </w:rPr>
        <w:t>0.00797682</w:t>
      </w:r>
      <w:r w:rsidR="0041457E">
        <w:rPr>
          <w:szCs w:val="24"/>
        </w:rPr>
        <w:t xml:space="preserve"> &lt; 0,05. Artinya H0 ditolak dan H9 diterima. Maka dari itu kepuasan pelanggan dapat memediasi hubungan antara kualitas produk terhadap minat pembelian ulang.. Berdasarkan hal tersebut kepuasan pelanggan </w:t>
      </w:r>
      <w:r w:rsidR="00925B8B">
        <w:rPr>
          <w:szCs w:val="24"/>
        </w:rPr>
        <w:t xml:space="preserve">berpengaruh secara </w:t>
      </w:r>
      <w:r w:rsidR="0041457E">
        <w:rPr>
          <w:szCs w:val="24"/>
        </w:rPr>
        <w:t>tidak langsung terhadap hubungan antara k</w:t>
      </w:r>
      <w:r w:rsidR="00925B8B">
        <w:rPr>
          <w:szCs w:val="24"/>
        </w:rPr>
        <w:t>ualitas produk</w:t>
      </w:r>
      <w:r w:rsidR="0041457E">
        <w:rPr>
          <w:szCs w:val="24"/>
        </w:rPr>
        <w:t xml:space="preserve"> </w:t>
      </w:r>
      <w:r>
        <w:rPr>
          <w:szCs w:val="24"/>
        </w:rPr>
        <w:t>dan</w:t>
      </w:r>
      <w:r w:rsidR="0041457E">
        <w:rPr>
          <w:szCs w:val="24"/>
        </w:rPr>
        <w:t xml:space="preserve"> minat pembelian ulang.</w:t>
      </w:r>
      <w:r w:rsidR="0097725C">
        <w:rPr>
          <w:szCs w:val="24"/>
        </w:rPr>
        <w:t xml:space="preserve"> Hasil ini sama seperti penelitian dari </w:t>
      </w:r>
      <w:r w:rsidR="0097725C">
        <w:rPr>
          <w:szCs w:val="24"/>
        </w:rPr>
        <w:fldChar w:fldCharType="begin" w:fldLock="1"/>
      </w:r>
      <w:r w:rsidR="00901DFB">
        <w:rPr>
          <w:szCs w:val="24"/>
        </w:rPr>
        <w:instrText>ADDIN CSL_CITATION {"citationItems":[{"id":"ITEM-1","itemData":{"DOI":"10.21744/irjmis.v7n1.839","abstract":"The purpose of this study is to explain the effect of product quality on consumer satisfaction and repurchase intention Berrybenka.com consumers in the city of Denpasar. The sample used was Berrybenka.com consumers in the city of Denpasar with a total of 105 respondents with a sample collection technique using purposive sampling. This research uses PLS (Partial Least Square) analysis technique. The results found that the q uality of the product had a significant positive effect on repurchase intentions. Product quality has a significant positive effect on customer satisfaction. Consumer satisfaction has a significant positive effect on repurchase intentions. Consumer satisfa ction acts as a partial mediating variable on the effect of the relationship of product quality on repurchase intentions. The implications of this study indicate that to increase the repurchase intention of its products, Berrybenka.com should need to pay a ttention to the factors of product quality and customer satisfaction. To maintain and increase market share, Berrybenka.com needs to maintain the quality of its products. Good product quality will increase customer satisfaction and encourage repurchase int entions of Berrybenka.com consumers in the future.","author":[{"dropping-particle":"","family":"Sari","given":"Dewa Ayu Taman","non-dropping-particle":"","parse-names":false,"suffix":""},{"dropping-particle":"","family":"Giantari","given":"I. G. A. K.","non-dropping-particle":"","parse-names":false,"suffix":""}],"container-title":"International Research Journal of Management, IT and Social sciences","id":"ITEM-1","issue":"1","issued":{"date-parts":[["2020"]]},"page":"217-226","title":"Role of consumer satisfaction in mediating effect of product quality on repurchase intention","type":"article-journal","volume":"7"},"uris":["http://www.mendeley.com/documents/?uuid=32f23e07-92ba-4477-96b7-fb017aee2d47"]},{"id":"ITEM-2","itemData":{"abstract":"Small and medium enterprises (SMEs) in Bandung city are growing rapidly. The intense competition between SME entrepreneurs encourages SME entrepreneurs to continue to improve the quality of their products. In addition, the media for offering and selling SME products, namely social media, is increasingly being used because it is more effective and efficient in disseminating information. The purpose of this study was to determine the effect of SME product quality and social media on repurchase interest with customer satisfaction as an intervening variable in the city of Bandung. The method used in this research is descriptive verification with a quantitative approach to consumers who have purchased SME products through social media and obtained data of 318 respondents via google form who have met the requirements for processing. Descriptively, it was found that all variables were categorized as \"Good\". For the partial regression results, the quality of SME products, social media, and customer satisfaction has a significant and significant effect on repurchase interest. Whereas for calculations using path analysis, indirectly the quality of SME products through customer satisfaction has a significant effect on consumer repurchase interest, but indirectly social media through customer satisfaction does not have a significant effect on consumer repurchase interest. The SMEs players in Bandung city are expected to continue to improve the quality of SME products and active to promotions with social media.","author":[{"dropping-particle":"","family":"Lestari","given":"Novia Indah","non-dropping-particle":"","parse-names":false,"suffix":""},{"dropping-particle":"","family":"Iswati","given":"Heni","non-dropping-particle":"","parse-names":false,"suffix":""}],"container-title":"Kurs; Jurnal Akuntansi, Kewirausahaan dan Bisnis","id":"ITEM-2","issue":"1","issued":{"date-parts":[["2021"]]},"page":"24-40","title":"Pengaruh Kualitas Produk UKM dan Media Sosial Terhadap Minat Beli Ulang Dengan Kepuasan Pelanggan Sebagai Variabel Intervening","type":"article-journal","volume":"6"},"uris":["http://www.mendeley.com/documents/?uuid=1d0cba80-dd59-4041-bcd4-5a3f1b3bafbe"]},{"id":"ITEM-3","itemData":{"DOI":"https://www.onlinejournal.in/v3i92017/","abstract":"The purpose of this study was to examine and analyze the effect of brand image and product quality on repurchase intention mediated by consumer satisfaction at Uniqlo in the city of Solo. The data/sample collection method used a questionnaire, with a sample of 200 consumers who had purchased Uniqlo products at least once. Data analysis in this study used PLS-SEM analysis. Based on the data and research results, it is known that there is a positive but not significant effect between brand image on repurchase intention. Meanwhile, product quality has a positive and significant effect on repurchase intention. Brand image and product quality have a positive and significant effect on the mediating variable of consumer satisfaction. And consumer satisfaction has a positive and significant effect on repurchase intention. The results showed that the mediating variable of consumer satisfaction had a positive and significant effect in mediating the relationship between brand image and product quality on repurchase intention.","author":[{"dropping-particle":"","family":"Praja","given":"Andhika Danu","non-dropping-particle":"","parse-names":false,"suffix":""},{"dropping-particle":"","family":"Haryono","given":"Tulus","non-dropping-particle":"","parse-names":false,"suffix":""}],"container-title":"International Journal of Economics, Business and Accounting Research (IJEBAR)","id":"ITEM-3","issue":"2","issued":{"date-parts":[["2022"]]},"page":"2003-2005","title":"The EffectT of Brand Image and Product Quality on Repurchase Intention Mediated by Consumer Satisfaction Study at Uniqlo in Solo","type":"article-journal","volume":"6"},"uris":["http://www.mendeley.com/documents/?uuid=ef27ff40-6b74-46ab-977b-1be36c8126a3"]}],"mendeley":{"formattedCitation":"(Lestari &amp; Iswati, 2021; Praja &amp; Haryono, 2022; Sari &amp; Giantari, 2020)","plainTextFormattedCitation":"(Lestari &amp; Iswati, 2021; Praja &amp; Haryono, 2022; Sari &amp; Giantari, 2020)","previouslyFormattedCitation":"(Lestari &amp; Iswati, 2021; Praja &amp; Haryono, 2022; Sari &amp; Giantari, 2020)"},"properties":{"noteIndex":0},"schema":"https://github.com/citation-style-language/schema/raw/master/csl-citation.json"}</w:instrText>
      </w:r>
      <w:r w:rsidR="0097725C">
        <w:rPr>
          <w:szCs w:val="24"/>
        </w:rPr>
        <w:fldChar w:fldCharType="separate"/>
      </w:r>
      <w:r w:rsidR="004C5C24" w:rsidRPr="004C5C24">
        <w:rPr>
          <w:noProof/>
          <w:szCs w:val="24"/>
        </w:rPr>
        <w:t>(Lestari &amp; Iswati, 2021; Praja &amp; Haryono, 2022; Sari &amp; Giantari, 2020)</w:t>
      </w:r>
      <w:r w:rsidR="0097725C">
        <w:rPr>
          <w:szCs w:val="24"/>
        </w:rPr>
        <w:fldChar w:fldCharType="end"/>
      </w:r>
    </w:p>
    <w:p w:rsidR="0041457E" w:rsidRDefault="0041457E" w:rsidP="0041457E">
      <w:pPr>
        <w:jc w:val="both"/>
        <w:rPr>
          <w:b/>
          <w:szCs w:val="24"/>
        </w:rPr>
      </w:pPr>
      <w:r>
        <w:rPr>
          <w:b/>
          <w:szCs w:val="24"/>
        </w:rPr>
        <w:t>Kepuasan pelanggan memediasi hubungan antara persepsi harga terhadap minat pembelian ulang</w:t>
      </w:r>
    </w:p>
    <w:p w:rsidR="00C43DEA" w:rsidRPr="003E7413" w:rsidRDefault="008D7378" w:rsidP="00373379">
      <w:pPr>
        <w:jc w:val="both"/>
        <w:rPr>
          <w:szCs w:val="24"/>
        </w:rPr>
      </w:pPr>
      <w:r>
        <w:rPr>
          <w:szCs w:val="24"/>
        </w:rPr>
        <w:t>Hasil dari tabel 6</w:t>
      </w:r>
      <w:r w:rsidR="0097725C">
        <w:rPr>
          <w:szCs w:val="24"/>
        </w:rPr>
        <w:t xml:space="preserve"> menunjukan bahwa nilai </w:t>
      </w:r>
      <w:r w:rsidR="0097725C">
        <w:rPr>
          <w:i/>
          <w:szCs w:val="24"/>
        </w:rPr>
        <w:t xml:space="preserve">p-value </w:t>
      </w:r>
      <w:r w:rsidR="0097725C">
        <w:rPr>
          <w:szCs w:val="24"/>
        </w:rPr>
        <w:t xml:space="preserve">dari </w:t>
      </w:r>
      <w:r w:rsidR="0041457E">
        <w:rPr>
          <w:szCs w:val="24"/>
        </w:rPr>
        <w:t xml:space="preserve">dari inovasi sebesar </w:t>
      </w:r>
      <w:r w:rsidR="0041457E" w:rsidRPr="00BB13FF">
        <w:rPr>
          <w:szCs w:val="24"/>
        </w:rPr>
        <w:t>0.07629336</w:t>
      </w:r>
      <w:r w:rsidR="0041457E">
        <w:rPr>
          <w:szCs w:val="24"/>
        </w:rPr>
        <w:t xml:space="preserve"> &gt; 0,05. Artinya H0 diterima dan H10 ditolak. Maka dari itu kepuasan pelanggan dapat memediasi hubungan antara persepsi harga </w:t>
      </w:r>
      <w:r>
        <w:rPr>
          <w:szCs w:val="24"/>
        </w:rPr>
        <w:t>dan</w:t>
      </w:r>
      <w:r w:rsidR="0041457E">
        <w:rPr>
          <w:szCs w:val="24"/>
        </w:rPr>
        <w:t xml:space="preserve"> minat pembelian ulang. </w:t>
      </w:r>
      <w:r w:rsidR="0097725C">
        <w:rPr>
          <w:szCs w:val="24"/>
        </w:rPr>
        <w:t>Artinya</w:t>
      </w:r>
      <w:r w:rsidR="0041457E">
        <w:rPr>
          <w:szCs w:val="24"/>
        </w:rPr>
        <w:t xml:space="preserve"> kepuasan </w:t>
      </w:r>
      <w:r w:rsidR="00925B8B">
        <w:rPr>
          <w:szCs w:val="24"/>
        </w:rPr>
        <w:t>pelanggan tidak berpengaruh secara</w:t>
      </w:r>
      <w:r w:rsidR="0041457E">
        <w:rPr>
          <w:szCs w:val="24"/>
        </w:rPr>
        <w:t xml:space="preserve"> tidak langsung terhadap hubungan antara </w:t>
      </w:r>
      <w:r w:rsidR="00925B8B">
        <w:rPr>
          <w:szCs w:val="24"/>
        </w:rPr>
        <w:t>persepsi harga</w:t>
      </w:r>
      <w:r w:rsidR="0041457E">
        <w:rPr>
          <w:szCs w:val="24"/>
        </w:rPr>
        <w:t xml:space="preserve"> terhadap minat pembelian ulang.</w:t>
      </w:r>
      <w:r w:rsidR="0097725C">
        <w:rPr>
          <w:szCs w:val="24"/>
        </w:rPr>
        <w:t xml:space="preserve"> Hasil sama dengan penelitian dari </w:t>
      </w:r>
      <w:r w:rsidR="0097725C">
        <w:rPr>
          <w:szCs w:val="24"/>
        </w:rPr>
        <w:fldChar w:fldCharType="begin" w:fldLock="1"/>
      </w:r>
      <w:r w:rsidR="002D675C">
        <w:rPr>
          <w:szCs w:val="24"/>
        </w:rPr>
        <w:instrText>ADDIN CSL_CITATION {"citationItems":[{"id":"ITEM-1","itemData":{"DOI":"10.30813/jbam.v16i1.4236","ISSN":"1979-9543","abstract":"&lt;em&gt;This study aims to provide an empirical explanation of the effect of service quality, price perceptions and word of mouth on repurchase intention through Muslim consumer satisfaction as an intervening variable. The type of research in this research is survey research with quantitative methods used. With a sample of 97 respondents, Muslim consumers of Pondok Makan Sambal Djawa were determined by using incidental sampling technique. Researchers used a questionnaire as an instrument to obtain data. Data were analyzed using SPSS 25 in the form of path analysis, the results showed that service quality and word of mouth had a positive and significant effect on Muslim consumer satisfaction, price perceptions had no effect on Muslim consumer satisfaction, word of mouth and Muslim customer satisfaction had a positive and significant effect on interest repurchase, service quality and perceived price have no effect on repurchase intention and Muslim consumer satisfaction mediates between the effect of service quality and word of mouth on repurchase intention, and Muslim consumer satisfaction does not mediate between the effect of perceived price on Muslim consumer repurchase intention&lt;/em&gt;","author":[{"dropping-particle":"","family":"Ardiyansyah","given":"Muhammad","non-dropping-particle":"","parse-names":false,"suffix":""},{"dropping-particle":"","family":"Abadi","given":"Muhammad Taufiq","non-dropping-particle":"","parse-names":false,"suffix":""}],"container-title":"Journal of Business &amp; Applied Management","id":"ITEM-1","issue":"1","issued":{"date-parts":[["2023"]]},"page":"079","title":"Pengaruh Kualitas Layanan, Persepsi Harga, dan Word of Mouth terhadap Minat Beli Ulang dengan Kepuasan Konsumen Muslim sebagai Pemediasi","type":"article-journal","volume":"16"},"uris":["http://www.mendeley.com/documents/?uuid=998ff1a6-8adb-4b44-b0a2-55bb75cc29b6"]},{"id":"ITEM-2","itemData":{"DOI":"10.33455/ijcmr.v1i1.86","ISSN":"2655-3112","abstract":"The study is aimed to analyze the effect of e-service quality (e-SERVQUAL) and price perception on repurchase intention to consume Shopee product in Solo City with satisfaction as mediation variable. This is an explanatory research using questionnaires. Population in this study are customers in Solo city who make purchases through e-commerce Shopee. Samples of 100 customers are chosen by purposive sampling method. Methods analysis used is path analysis. Research findings revealed that e-SERVQUAL, price perception, and customer satisfaction have positive and significant effect on repurchase intention. Results of Sobel test show that customer satisfaction mediates the effect of e-SERVQUAL on repurchase intention, but customer satisfaction cannot mediate the effect of price perception on repurchase intention.","author":[{"dropping-particle":"","family":"Rohwiyati","given":"","non-dropping-particle":"","parse-names":false,"suffix":""},{"dropping-particle":"","family":"Praptiestrini","given":"","non-dropping-particle":"","parse-names":false,"suffix":""}],"container-title":"Indonesian Journal of Contemporary Management Research","id":"ITEM-2","issue":"1","issued":{"date-parts":[["2019"]]},"page":"47","title":"The Effect of Shopee e-Service Quality and Price Perception on Repurchase Intention: Customer Satisfaction as Mediation Variable","type":"article-journal","volume":"1"},"uris":["http://www.mendeley.com/documents/?uuid=8651d272-d8df-4438-94a4-a0ba84d674f8"]}],"mendeley":{"formattedCitation":"(Ardiyansyah &amp; Abadi, 2023; Rohwiyati &amp; Praptiestrini, 2019)","plainTextFormattedCitation":"(Ardiyansyah &amp; Abadi, 2023; Rohwiyati &amp; Praptiestrini, 2019)","previouslyFormattedCitation":"(Ardiyansyah &amp; Abadi, 2023; Rohwiyati &amp; Praptiestrini, 2019)"},"properties":{"noteIndex":0},"schema":"https://github.com/citation-style-language/schema/raw/master/csl-citation.json"}</w:instrText>
      </w:r>
      <w:r w:rsidR="0097725C">
        <w:rPr>
          <w:szCs w:val="24"/>
        </w:rPr>
        <w:fldChar w:fldCharType="separate"/>
      </w:r>
      <w:r w:rsidR="002D675C" w:rsidRPr="002D675C">
        <w:rPr>
          <w:noProof/>
          <w:szCs w:val="24"/>
        </w:rPr>
        <w:t>(Ardiyansyah &amp; Abadi, 2023; Rohwiyati &amp; Praptiestrini, 2019)</w:t>
      </w:r>
      <w:r w:rsidR="0097725C">
        <w:rPr>
          <w:szCs w:val="24"/>
        </w:rPr>
        <w:fldChar w:fldCharType="end"/>
      </w:r>
      <w:r w:rsidR="004C5C24">
        <w:rPr>
          <w:szCs w:val="24"/>
        </w:rPr>
        <w:t xml:space="preserve"> dan berbeda dari </w:t>
      </w:r>
      <w:r w:rsidR="002D675C">
        <w:rPr>
          <w:szCs w:val="24"/>
        </w:rPr>
        <w:fldChar w:fldCharType="begin" w:fldLock="1"/>
      </w:r>
      <w:r w:rsidR="005D1878">
        <w:rPr>
          <w:szCs w:val="24"/>
        </w:rPr>
        <w:instrText>ADDIN CSL_CITATION {"citationItems":[{"id":"ITEM-1","itemData":{"DOI":"10.24018/ejbmr.2021.6.2.756","abstract":"This study aims to analyze the effect of Price Perception, Brand Image and Personal Selling on Repurchase Intention of B to B Consumers in Indonesian Fisheries Public Companies (Perum) with Consumer Satisfaction as an Intervening Variable. The population in this study were 228 Perum Perindo consumers according to the company's internal data in 2019. The research sample who became respondents in this study was adjusted to 100 consumers. The analytical method used in this study is the Partial Least Square (PLS) analysis method. The results showed that (1) Price Perception has a significant influence on B2B Consumer Satisfaction, (2) Brand Image has a significant influence on B2B Consumer Satisfaction, (3) Personal Selling has a significant influence on B2B Consumer Satisfaction, (4) Consumer Satisfaction has an effect Significant on B2B Repurchase Intention, (5) Price Perception has a significant effect on Repurchase Intention with B2B Consumer Satisfaction as an intervening variable, (6) Brand Image has a significant effect on Repurchase Intention with B2B Consumer Satisfaction as an intervening variable, and (7) Personal Selling has a significant effect on Repurchase Intention with B2B Consumer Satisfaction as an intervening variable.","author":[{"dropping-particle":"","family":"Prihatini","given":"Wenny","non-dropping-particle":"","parse-names":false,"suffix":""},{"dropping-particle":"","family":"Gumilang","given":"Dendy Anggi","non-dropping-particle":"","parse-names":false,"suffix":""}],"container-title":"European Journal of Business and Management Research","id":"ITEM-1","issue":"2","issued":{"date-parts":[["2021"]]},"page":"91-95","title":"The Effect of Price Perception, Brand Image and Personal Selling on the Repurchase Intention of Consumers B to B of Indonesian General Fishery Companies with Customer Satisfaction as Intervening Variables","type":"article-journal","volume":"6"},"uris":["http://www.mendeley.com/documents/?uuid=edcd675b-451c-4452-af53-4ec7978064f6"]}],"mendeley":{"formattedCitation":"(Prihatini &amp; Gumilang, 2021)","plainTextFormattedCitation":"(Prihatini &amp; Gumilang, 2021)","previouslyFormattedCitation":"(Prihatini &amp; Gumilang, 2021)"},"properties":{"noteIndex":0},"schema":"https://github.com/citation-style-language/schema/raw/master/csl-citation.json"}</w:instrText>
      </w:r>
      <w:r w:rsidR="002D675C">
        <w:rPr>
          <w:szCs w:val="24"/>
        </w:rPr>
        <w:fldChar w:fldCharType="separate"/>
      </w:r>
      <w:r w:rsidR="002D675C" w:rsidRPr="002D675C">
        <w:rPr>
          <w:noProof/>
          <w:szCs w:val="24"/>
        </w:rPr>
        <w:t>(Prihatini &amp; Gumilang, 2021)</w:t>
      </w:r>
      <w:r w:rsidR="002D675C">
        <w:rPr>
          <w:szCs w:val="24"/>
        </w:rPr>
        <w:fldChar w:fldCharType="end"/>
      </w:r>
      <w:r w:rsidR="0097725C">
        <w:rPr>
          <w:szCs w:val="24"/>
        </w:rPr>
        <w:t>.</w:t>
      </w:r>
    </w:p>
    <w:p w:rsidR="00F22146" w:rsidRDefault="006A7308" w:rsidP="00373379">
      <w:pPr>
        <w:pStyle w:val="Heading1"/>
        <w:numPr>
          <w:ilvl w:val="0"/>
          <w:numId w:val="6"/>
        </w:numPr>
        <w:suppressAutoHyphens/>
        <w:spacing w:after="60"/>
        <w:ind w:left="360"/>
        <w:jc w:val="both"/>
        <w:rPr>
          <w:i w:val="0"/>
          <w:sz w:val="22"/>
          <w:szCs w:val="22"/>
        </w:rPr>
      </w:pPr>
      <w:r>
        <w:rPr>
          <w:i w:val="0"/>
          <w:sz w:val="22"/>
          <w:szCs w:val="22"/>
        </w:rPr>
        <w:t>KESIMPULAN</w:t>
      </w:r>
    </w:p>
    <w:p w:rsidR="00B62235" w:rsidRDefault="00925B8B" w:rsidP="00373379">
      <w:pPr>
        <w:jc w:val="both"/>
      </w:pPr>
      <w:r>
        <w:tab/>
      </w:r>
      <w:r w:rsidR="00030463">
        <w:t xml:space="preserve">Penelitian ini menunjukan </w:t>
      </w:r>
      <w:r>
        <w:t xml:space="preserve">bahwa inovasi tidak dianggap sebagai faktor yang dapat mempengaruhi </w:t>
      </w:r>
      <w:r w:rsidR="00030463">
        <w:t>minat beli ulang dan kepuasan dari para pelanggan</w:t>
      </w:r>
      <w:r>
        <w:t xml:space="preserve">, inovasi yang dilakukan oleh mie kasuka terhadap produk dan promosinya tidak dapat menarik perhatian dan keinginan untuk membeli produk baru yang disajikan oleh mie kasuka, pelanggan masih menganggap bahwa produk lama lebih menarik dibandingkan dengan produk yang baru. Selain itu kualitas produk </w:t>
      </w:r>
      <w:r w:rsidR="00084872">
        <w:t>mempengaruhi secara positif</w:t>
      </w:r>
      <w:r>
        <w:t xml:space="preserve"> kepuasan </w:t>
      </w:r>
      <w:r w:rsidR="00084872">
        <w:t xml:space="preserve">dari pelanggan mie kasuka </w:t>
      </w:r>
      <w:r>
        <w:t xml:space="preserve">dan minat pembelian ulang, hal tersebut disebabkan karena mie kasuka sendiri bergerak dibidang kuliner dan kualitas produk menjadi </w:t>
      </w:r>
      <w:r w:rsidR="00084872">
        <w:t>sangat vital</w:t>
      </w:r>
      <w:r>
        <w:t xml:space="preserve"> dalam membuat pelanggan </w:t>
      </w:r>
      <w:r w:rsidR="00B62235">
        <w:t xml:space="preserve">menjadi puas, pelanggan yang puas akan merasa senang, hal tersebut akan berpengaruh baik langsung maupun tidak langsung dalam membuat pelanggan membeli kembali dari produk mie kasuka, diharapkan pemilik mie kasuka untuk selalu menjaga dan meningkatkan kualitas produknya karena hal tersebut dapat berpengaruh terhadap minat pembelian pelanggan di masa mendatang. </w:t>
      </w:r>
      <w:r w:rsidR="00030463">
        <w:t xml:space="preserve">Persepsi dari para pelanggan terhadap harga yang diberikan mie kasuka tidak dapat menarik pelanggan untuk membeli kembali produknya, banyak faktor yang menyebabkannya salah satunya harga yang diberikan tidak sebanding dengan apa yang didapatkan, akan tetapi </w:t>
      </w:r>
      <w:r w:rsidR="00084872">
        <w:t>hasil berbeda didapatkan bahwa persepsi harga dapat mempengaruhi secara positif terhadap kepuasan para pelanggan mie kasuka</w:t>
      </w:r>
      <w:r w:rsidR="00030463">
        <w:t>.</w:t>
      </w:r>
    </w:p>
    <w:p w:rsidR="005D1878" w:rsidRDefault="005D1878" w:rsidP="00373379">
      <w:pPr>
        <w:jc w:val="both"/>
      </w:pPr>
    </w:p>
    <w:p w:rsidR="005D1878" w:rsidRDefault="005D1878" w:rsidP="00373379">
      <w:pPr>
        <w:jc w:val="both"/>
      </w:pPr>
    </w:p>
    <w:p w:rsidR="00FB47D1" w:rsidRDefault="00190CB0" w:rsidP="00F26821">
      <w:pPr>
        <w:pStyle w:val="Heading1"/>
        <w:suppressAutoHyphens/>
        <w:spacing w:after="60"/>
        <w:ind w:left="360"/>
        <w:rPr>
          <w:i w:val="0"/>
          <w:sz w:val="22"/>
          <w:szCs w:val="22"/>
        </w:rPr>
      </w:pPr>
      <w:r>
        <w:rPr>
          <w:i w:val="0"/>
          <w:sz w:val="22"/>
          <w:szCs w:val="22"/>
        </w:rPr>
        <w:t>DAFTAR PUSTAKA</w:t>
      </w:r>
    </w:p>
    <w:p w:rsidR="00190CB0" w:rsidRDefault="00190CB0" w:rsidP="00190CB0"/>
    <w:p w:rsidR="00190CB0" w:rsidRPr="00190CB0" w:rsidRDefault="00190CB0" w:rsidP="00190CB0">
      <w:pPr>
        <w:widowControl w:val="0"/>
        <w:autoSpaceDE w:val="0"/>
        <w:autoSpaceDN w:val="0"/>
        <w:adjustRightInd w:val="0"/>
        <w:ind w:left="480" w:hanging="480"/>
        <w:jc w:val="both"/>
        <w:rPr>
          <w:noProof/>
          <w:szCs w:val="24"/>
        </w:rPr>
      </w:pPr>
      <w:r>
        <w:fldChar w:fldCharType="begin" w:fldLock="1"/>
      </w:r>
      <w:r>
        <w:instrText xml:space="preserve">ADDIN Mendeley Bibliography CSL_BIBLIOGRAPHY </w:instrText>
      </w:r>
      <w:r>
        <w:fldChar w:fldCharType="separate"/>
      </w:r>
      <w:r w:rsidRPr="00190CB0">
        <w:rPr>
          <w:noProof/>
          <w:szCs w:val="24"/>
        </w:rPr>
        <w:t xml:space="preserve">Albari, &amp; Kartikasari, A. (2019). Impact of Service Quality, Product Quality and Price on Customer Satisfaction and loyalty. </w:t>
      </w:r>
      <w:r w:rsidRPr="00190CB0">
        <w:rPr>
          <w:i/>
          <w:iCs/>
          <w:noProof/>
          <w:szCs w:val="24"/>
        </w:rPr>
        <w:t>AJEFB - Asian Journal of Entrepreneurship and Family Business</w:t>
      </w:r>
      <w:r w:rsidRPr="00190CB0">
        <w:rPr>
          <w:noProof/>
          <w:szCs w:val="24"/>
        </w:rPr>
        <w:t xml:space="preserve">, </w:t>
      </w:r>
      <w:r w:rsidRPr="00190CB0">
        <w:rPr>
          <w:i/>
          <w:iCs/>
          <w:noProof/>
          <w:szCs w:val="24"/>
        </w:rPr>
        <w:t>3</w:t>
      </w:r>
      <w:r w:rsidRPr="00190CB0">
        <w:rPr>
          <w:noProof/>
          <w:szCs w:val="24"/>
        </w:rPr>
        <w:t>(4), 49–64.</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Ali, A., &amp; Bhasin, J. (2019). Understanding Customer Repurchase Intention in E-commerce: Role of Perceived Price, Delivery Quality, and Perceived Value. </w:t>
      </w:r>
      <w:r w:rsidRPr="00190CB0">
        <w:rPr>
          <w:i/>
          <w:iCs/>
          <w:noProof/>
          <w:szCs w:val="24"/>
        </w:rPr>
        <w:t>Jindal Journal of Business Research</w:t>
      </w:r>
      <w:r w:rsidRPr="00190CB0">
        <w:rPr>
          <w:noProof/>
          <w:szCs w:val="24"/>
        </w:rPr>
        <w:t xml:space="preserve">, </w:t>
      </w:r>
      <w:r w:rsidRPr="00190CB0">
        <w:rPr>
          <w:i/>
          <w:iCs/>
          <w:noProof/>
          <w:szCs w:val="24"/>
        </w:rPr>
        <w:t>8</w:t>
      </w:r>
      <w:r w:rsidRPr="00190CB0">
        <w:rPr>
          <w:noProof/>
          <w:szCs w:val="24"/>
        </w:rPr>
        <w:t>(2), 142–157. https://doi.org/10.1177/2278682119850275</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Ananda, A. N., &amp; Jamiat, N. (2021). Pengaruh Kualitas Produk Terhadap Minat Beli Ulang Nature Republic. </w:t>
      </w:r>
      <w:r w:rsidRPr="00190CB0">
        <w:rPr>
          <w:i/>
          <w:iCs/>
          <w:noProof/>
          <w:szCs w:val="24"/>
        </w:rPr>
        <w:t>E-Proceeding of Management :</w:t>
      </w:r>
      <w:r w:rsidRPr="00190CB0">
        <w:rPr>
          <w:noProof/>
          <w:szCs w:val="24"/>
        </w:rPr>
        <w:t xml:space="preserve">, </w:t>
      </w:r>
      <w:r w:rsidRPr="00190CB0">
        <w:rPr>
          <w:i/>
          <w:iCs/>
          <w:noProof/>
          <w:szCs w:val="24"/>
        </w:rPr>
        <w:t>8</w:t>
      </w:r>
      <w:r w:rsidRPr="00190CB0">
        <w:rPr>
          <w:noProof/>
          <w:szCs w:val="24"/>
        </w:rPr>
        <w:t>(2), 1440–1449. https://www.academia.edu/download/66600386/IJM_12_03_007.pdf</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Anggi Bellyanti, L., &amp; Rahyuda, K. (2019). Role of Customer Satisfaction Mediated Relationship Between Service Quality and Price Fairness on Repurchase Intentions. </w:t>
      </w:r>
      <w:r w:rsidRPr="00190CB0">
        <w:rPr>
          <w:i/>
          <w:iCs/>
          <w:noProof/>
          <w:szCs w:val="24"/>
        </w:rPr>
        <w:t>International Journal of Sciences: Basic and Applied Research (IJSBAR) International Journal of Sciences: Basic and Applied Research</w:t>
      </w:r>
      <w:r w:rsidRPr="00190CB0">
        <w:rPr>
          <w:noProof/>
          <w:szCs w:val="24"/>
        </w:rPr>
        <w:t xml:space="preserve">, </w:t>
      </w:r>
      <w:r w:rsidRPr="00190CB0">
        <w:rPr>
          <w:i/>
          <w:iCs/>
          <w:noProof/>
          <w:szCs w:val="24"/>
        </w:rPr>
        <w:t>48</w:t>
      </w:r>
      <w:r w:rsidRPr="00190CB0">
        <w:rPr>
          <w:noProof/>
          <w:szCs w:val="24"/>
        </w:rPr>
        <w:t>(5), 48–59. http://gssrr.org/index.php?journal=JournalOfBasicAndApplied</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Aniuga, C., &amp; Ogba, I.-E. (2021). Product innovation and customer satisfaction in Nigeria brewery industry: a study of customers of star lager beer by Nigerian breweries plc. In south-east, Nigeria. </w:t>
      </w:r>
      <w:r w:rsidRPr="00190CB0">
        <w:rPr>
          <w:i/>
          <w:iCs/>
          <w:noProof/>
          <w:szCs w:val="24"/>
        </w:rPr>
        <w:t>African Scientific Journal</w:t>
      </w:r>
      <w:r w:rsidRPr="00190CB0">
        <w:rPr>
          <w:noProof/>
          <w:szCs w:val="24"/>
        </w:rPr>
        <w:t xml:space="preserve">, </w:t>
      </w:r>
      <w:r w:rsidRPr="00190CB0">
        <w:rPr>
          <w:i/>
          <w:iCs/>
          <w:noProof/>
          <w:szCs w:val="24"/>
        </w:rPr>
        <w:t>03</w:t>
      </w:r>
      <w:r w:rsidRPr="00190CB0">
        <w:rPr>
          <w:noProof/>
          <w:szCs w:val="24"/>
        </w:rPr>
        <w:t>(6), 2658–9311.</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Aquinia, A., Soliha, E., Liana, L., &amp; Wahyudi, D. (2021). The Role of Perceived Quality and Brand Loyalty Influencing Repurchase Intention. </w:t>
      </w:r>
      <w:r w:rsidRPr="00190CB0">
        <w:rPr>
          <w:i/>
          <w:iCs/>
          <w:noProof/>
          <w:szCs w:val="24"/>
        </w:rPr>
        <w:t>Proceedings of the 3rd International Conference on Banking, Accounting, Management and Economics (ICOBAME 2020)</w:t>
      </w:r>
      <w:r w:rsidRPr="00190CB0">
        <w:rPr>
          <w:noProof/>
          <w:szCs w:val="24"/>
        </w:rPr>
        <w:t xml:space="preserve">, </w:t>
      </w:r>
      <w:r w:rsidRPr="00190CB0">
        <w:rPr>
          <w:i/>
          <w:iCs/>
          <w:noProof/>
          <w:szCs w:val="24"/>
        </w:rPr>
        <w:t>169</w:t>
      </w:r>
      <w:r w:rsidRPr="00190CB0">
        <w:rPr>
          <w:noProof/>
          <w:szCs w:val="24"/>
        </w:rPr>
        <w:t>(Icobame 2020), 381–384. https://doi.org/10.2991/aebmr.k.210311.076</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Ardiyansyah, M., &amp; Abadi, M. T. (2023). Pengaruh Kualitas Layanan, Persepsi Harga, dan Word of Mouth terhadap Minat Beli Ulang dengan Kepuasan Konsumen Muslim sebagai Pemediasi. </w:t>
      </w:r>
      <w:r w:rsidRPr="00190CB0">
        <w:rPr>
          <w:i/>
          <w:iCs/>
          <w:noProof/>
          <w:szCs w:val="24"/>
        </w:rPr>
        <w:t>Journal of Business &amp; Applied Management</w:t>
      </w:r>
      <w:r w:rsidRPr="00190CB0">
        <w:rPr>
          <w:noProof/>
          <w:szCs w:val="24"/>
        </w:rPr>
        <w:t xml:space="preserve">, </w:t>
      </w:r>
      <w:r w:rsidRPr="00190CB0">
        <w:rPr>
          <w:i/>
          <w:iCs/>
          <w:noProof/>
          <w:szCs w:val="24"/>
        </w:rPr>
        <w:t>16</w:t>
      </w:r>
      <w:r w:rsidRPr="00190CB0">
        <w:rPr>
          <w:noProof/>
          <w:szCs w:val="24"/>
        </w:rPr>
        <w:t>(1), 079. https://doi.org/10.30813/jbam.v16i1.4236</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Asmoro, A. A., &amp; Indrarini, R. (2021). Hubungan Inovasi Produk Makanan Terhadap Minat Beli Masyarakat di Gresik. </w:t>
      </w:r>
      <w:r w:rsidRPr="00190CB0">
        <w:rPr>
          <w:i/>
          <w:iCs/>
          <w:noProof/>
          <w:szCs w:val="24"/>
        </w:rPr>
        <w:t>Jurnal Ekonomika Dan Bisnis Islam</w:t>
      </w:r>
      <w:r w:rsidRPr="00190CB0">
        <w:rPr>
          <w:noProof/>
          <w:szCs w:val="24"/>
        </w:rPr>
        <w:t xml:space="preserve">, </w:t>
      </w:r>
      <w:r w:rsidRPr="00190CB0">
        <w:rPr>
          <w:i/>
          <w:iCs/>
          <w:noProof/>
          <w:szCs w:val="24"/>
        </w:rPr>
        <w:t>4</w:t>
      </w:r>
      <w:r w:rsidRPr="00190CB0">
        <w:rPr>
          <w:noProof/>
          <w:szCs w:val="24"/>
        </w:rPr>
        <w:t>(1), 55–64. https://doi.org/10.26740/jekobi.v4n1.p55-64</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Bernarto, I., Purwanto, A., &amp; Masman, R. R. (2022). The Effect of Perceived Risk, Brand Image and Perceived Price Fairness on Customer Satisfaction. </w:t>
      </w:r>
      <w:r w:rsidRPr="00190CB0">
        <w:rPr>
          <w:i/>
          <w:iCs/>
          <w:noProof/>
          <w:szCs w:val="24"/>
        </w:rPr>
        <w:t>Jurnal Manajemen</w:t>
      </w:r>
      <w:r w:rsidRPr="00190CB0">
        <w:rPr>
          <w:noProof/>
          <w:szCs w:val="24"/>
        </w:rPr>
        <w:t xml:space="preserve">, </w:t>
      </w:r>
      <w:r w:rsidRPr="00190CB0">
        <w:rPr>
          <w:i/>
          <w:iCs/>
          <w:noProof/>
          <w:szCs w:val="24"/>
        </w:rPr>
        <w:t>26</w:t>
      </w:r>
      <w:r w:rsidRPr="00190CB0">
        <w:rPr>
          <w:noProof/>
          <w:szCs w:val="24"/>
        </w:rPr>
        <w:t>(1), 35–50. https://doi.org/10.24912/jm.v26i1.836</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Budianti, F., &amp; Nurtjahjadi, E. (2023). Pengaruh Green Product dan Persepsi Harga terhadap Minat Beli Produk Tupperware ( The Influence of Green Product and Perceived Price on Interest in Buying Tupperware Products ). </w:t>
      </w:r>
      <w:r w:rsidRPr="00190CB0">
        <w:rPr>
          <w:i/>
          <w:iCs/>
          <w:noProof/>
          <w:szCs w:val="24"/>
        </w:rPr>
        <w:t>Jurnal Akuntansi, Keuangan, Dan Manajemen</w:t>
      </w:r>
      <w:r w:rsidRPr="00190CB0">
        <w:rPr>
          <w:noProof/>
          <w:szCs w:val="24"/>
        </w:rPr>
        <w:t xml:space="preserve">, </w:t>
      </w:r>
      <w:r w:rsidRPr="00190CB0">
        <w:rPr>
          <w:i/>
          <w:iCs/>
          <w:noProof/>
          <w:szCs w:val="24"/>
        </w:rPr>
        <w:t>4</w:t>
      </w:r>
      <w:r w:rsidRPr="00190CB0">
        <w:rPr>
          <w:noProof/>
          <w:szCs w:val="24"/>
        </w:rPr>
        <w:t>(3), 195–207.</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Fared, A., Darmawan, D., &amp; Khairi, M. (2021). Contribution of E-Service Quality to Repurchase Intention with Mediation of Customer Satisfaction: Study of Online Shopping Through Marketplace. </w:t>
      </w:r>
      <w:r w:rsidRPr="00190CB0">
        <w:rPr>
          <w:i/>
          <w:iCs/>
          <w:noProof/>
          <w:szCs w:val="24"/>
        </w:rPr>
        <w:t>Journal of Marketing and Business Research</w:t>
      </w:r>
      <w:r w:rsidRPr="00190CB0">
        <w:rPr>
          <w:noProof/>
          <w:szCs w:val="24"/>
        </w:rPr>
        <w:t xml:space="preserve">, </w:t>
      </w:r>
      <w:r w:rsidRPr="00190CB0">
        <w:rPr>
          <w:i/>
          <w:iCs/>
          <w:noProof/>
          <w:szCs w:val="24"/>
        </w:rPr>
        <w:t>1</w:t>
      </w:r>
      <w:r w:rsidRPr="00190CB0">
        <w:rPr>
          <w:noProof/>
          <w:szCs w:val="24"/>
        </w:rPr>
        <w:t>(2), 93–106. https://doi.org/10.56348/mark.v1i2.37</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Fillayata, V. E., &amp; Mukaram. (2020). Pengaruh Inovasi Produk Terhadap Kepuasan Konsumen ( Studi pada Road Café Steak &amp; Pasta Bandung ). </w:t>
      </w:r>
      <w:r w:rsidRPr="00190CB0">
        <w:rPr>
          <w:i/>
          <w:iCs/>
          <w:noProof/>
          <w:szCs w:val="24"/>
        </w:rPr>
        <w:t>Industrial Research Workshop and National Seminar</w:t>
      </w:r>
      <w:r w:rsidRPr="00190CB0">
        <w:rPr>
          <w:noProof/>
          <w:szCs w:val="24"/>
        </w:rPr>
        <w:t xml:space="preserve">, </w:t>
      </w:r>
      <w:r w:rsidRPr="00190CB0">
        <w:rPr>
          <w:i/>
          <w:iCs/>
          <w:noProof/>
          <w:szCs w:val="24"/>
        </w:rPr>
        <w:t>11</w:t>
      </w:r>
      <w:r w:rsidRPr="00190CB0">
        <w:rPr>
          <w:noProof/>
          <w:szCs w:val="24"/>
        </w:rPr>
        <w:t>(7–8), 969–976. https://scholar.google.co.id/citations?user=PVAadCwAAAAJ&amp;hl=id#d=gs_md_cita-d&amp;u=%2Fcitations%3Fview_op%3Dview_citation%26hl%3Did%26user%3DPVAadCwAAAAJ%26citation_for_view%3DPVAadCwAAAAJ%3ATQgYirikUcIC%26tzom%3D-</w:t>
      </w:r>
      <w:r w:rsidRPr="00190CB0">
        <w:rPr>
          <w:noProof/>
          <w:szCs w:val="24"/>
        </w:rPr>
        <w:lastRenderedPageBreak/>
        <w:t>420</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Firmansyah, A. D. (2021). </w:t>
      </w:r>
      <w:r w:rsidRPr="00190CB0">
        <w:rPr>
          <w:i/>
          <w:iCs/>
          <w:noProof/>
          <w:szCs w:val="24"/>
        </w:rPr>
        <w:t>Pengaruh Kualitas Produk, Inovasi Produk dan Harga Terhadap Minat Beli Ulang pada Ecommerce di Tokopedia Surakarta Melalui Kepuasan Pelanggan Sebagai Variabel Intervening</w:t>
      </w:r>
      <w:r w:rsidRPr="00190CB0">
        <w:rPr>
          <w:noProof/>
          <w:szCs w:val="24"/>
        </w:rPr>
        <w:t>. http://eprints.ums.ac.id/id/eprint/93395%0Ahttp://eprints.ums.ac.id/93395/1/Naspub Achmad Deny Firmansyah Revisi.pdf</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Fitri, R., &amp; Mardikaningsih, R. (2023). Factors Affecting Repurchase Intentions of Meat at Superindo : Product Variety , Perceived RISK , and Price Perception. </w:t>
      </w:r>
      <w:r w:rsidRPr="00190CB0">
        <w:rPr>
          <w:i/>
          <w:iCs/>
          <w:noProof/>
          <w:szCs w:val="24"/>
        </w:rPr>
        <w:t>International Journal of Service Science, Management, Engineering, and Technology</w:t>
      </w:r>
      <w:r w:rsidRPr="00190CB0">
        <w:rPr>
          <w:noProof/>
          <w:szCs w:val="24"/>
        </w:rPr>
        <w:t xml:space="preserve">, </w:t>
      </w:r>
      <w:r w:rsidRPr="00190CB0">
        <w:rPr>
          <w:i/>
          <w:iCs/>
          <w:noProof/>
          <w:szCs w:val="24"/>
        </w:rPr>
        <w:t>4</w:t>
      </w:r>
      <w:r w:rsidRPr="00190CB0">
        <w:rPr>
          <w:noProof/>
          <w:szCs w:val="24"/>
        </w:rPr>
        <w:t>(1), 11–19.</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Gea, S. (2022). Pengaruh Segmentasi Pasar Terhadap Peningkatan Volume Penjualan. </w:t>
      </w:r>
      <w:r w:rsidRPr="00190CB0">
        <w:rPr>
          <w:i/>
          <w:iCs/>
          <w:noProof/>
          <w:szCs w:val="24"/>
        </w:rPr>
        <w:t>Jurnal Akuntansi, Manajemen Dan Ekonomi</w:t>
      </w:r>
      <w:r w:rsidRPr="00190CB0">
        <w:rPr>
          <w:noProof/>
          <w:szCs w:val="24"/>
        </w:rPr>
        <w:t xml:space="preserve">, </w:t>
      </w:r>
      <w:r w:rsidRPr="00190CB0">
        <w:rPr>
          <w:i/>
          <w:iCs/>
          <w:noProof/>
          <w:szCs w:val="24"/>
        </w:rPr>
        <w:t>1</w:t>
      </w:r>
      <w:r w:rsidRPr="00190CB0">
        <w:rPr>
          <w:noProof/>
          <w:szCs w:val="24"/>
        </w:rPr>
        <w:t>(1), 48–54. https://doi.org/10.56248/jamane.v1i1.12</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Ginting, M., &amp; Sembiring, H. (2018). </w:t>
      </w:r>
      <w:r w:rsidRPr="00190CB0">
        <w:rPr>
          <w:i/>
          <w:iCs/>
          <w:noProof/>
          <w:szCs w:val="24"/>
        </w:rPr>
        <w:t>The Effect of Product Innovation, Product Quality And City Image on Purchase Decision of Uis Karo Woven Fabric</w:t>
      </w:r>
      <w:r w:rsidRPr="00190CB0">
        <w:rPr>
          <w:noProof/>
          <w:szCs w:val="24"/>
        </w:rPr>
        <w:t xml:space="preserve">. </w:t>
      </w:r>
      <w:r w:rsidRPr="00190CB0">
        <w:rPr>
          <w:i/>
          <w:iCs/>
          <w:noProof/>
          <w:szCs w:val="24"/>
        </w:rPr>
        <w:t>46</w:t>
      </w:r>
      <w:r w:rsidRPr="00190CB0">
        <w:rPr>
          <w:noProof/>
          <w:szCs w:val="24"/>
        </w:rPr>
        <w:t>(Ebic 2017), 593–598. https://doi.org/10.2991/ebic-17.2018.94</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Hasanah, N., Sapparudin, M., &amp; Muliasari, I. (2020). </w:t>
      </w:r>
      <w:r w:rsidRPr="00190CB0">
        <w:rPr>
          <w:i/>
          <w:iCs/>
          <w:noProof/>
          <w:szCs w:val="24"/>
        </w:rPr>
        <w:t>Mudah Memahami Usaha Mikro Kecil dan Menengah (UMKM)</w:t>
      </w:r>
      <w:r w:rsidRPr="00190CB0">
        <w:rPr>
          <w:noProof/>
          <w:szCs w:val="24"/>
        </w:rPr>
        <w:t>. Uwais Inspirasi Indonesia.</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Hery. (2019). </w:t>
      </w:r>
      <w:r w:rsidRPr="00190CB0">
        <w:rPr>
          <w:i/>
          <w:iCs/>
          <w:noProof/>
          <w:szCs w:val="24"/>
        </w:rPr>
        <w:t>Manajemen Pemasaran</w:t>
      </w:r>
      <w:r w:rsidRPr="00190CB0">
        <w:rPr>
          <w:noProof/>
          <w:szCs w:val="24"/>
        </w:rPr>
        <w:t>. PT. Grasindo.</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Hidayat, D., Bismo, A., &amp; Basri, A. R. (2020). the Effect of Food Quality and Service Quality Towards Customer Satisfaction and Repurchase Intention (Case Study of Hot Plate Restaurants). </w:t>
      </w:r>
      <w:r w:rsidRPr="00190CB0">
        <w:rPr>
          <w:i/>
          <w:iCs/>
          <w:noProof/>
          <w:szCs w:val="24"/>
        </w:rPr>
        <w:t>Manajemen Bisnis</w:t>
      </w:r>
      <w:r w:rsidRPr="00190CB0">
        <w:rPr>
          <w:noProof/>
          <w:szCs w:val="24"/>
        </w:rPr>
        <w:t xml:space="preserve">, </w:t>
      </w:r>
      <w:r w:rsidRPr="00190CB0">
        <w:rPr>
          <w:i/>
          <w:iCs/>
          <w:noProof/>
          <w:szCs w:val="24"/>
        </w:rPr>
        <w:t>10</w:t>
      </w:r>
      <w:r w:rsidRPr="00190CB0">
        <w:rPr>
          <w:noProof/>
          <w:szCs w:val="24"/>
        </w:rPr>
        <w:t>(1), 1. https://doi.org/10.22219/jmb.v10i1.11913</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Indrasari, M. (2019). </w:t>
      </w:r>
      <w:r w:rsidRPr="00190CB0">
        <w:rPr>
          <w:i/>
          <w:iCs/>
          <w:noProof/>
          <w:szCs w:val="24"/>
        </w:rPr>
        <w:t>Pemasaran dan Kepuasan Pelanggan</w:t>
      </w:r>
      <w:r w:rsidRPr="00190CB0">
        <w:rPr>
          <w:noProof/>
          <w:szCs w:val="24"/>
        </w:rPr>
        <w:t>. Unitomo Press.</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Kartika. (2024). </w:t>
      </w:r>
      <w:r w:rsidRPr="00190CB0">
        <w:rPr>
          <w:i/>
          <w:iCs/>
          <w:noProof/>
          <w:szCs w:val="24"/>
        </w:rPr>
        <w:t>Tren Makanan Pedas Meroket, UMKM Ini Sukses Raup Cuan Berlipat</w:t>
      </w:r>
      <w:r w:rsidRPr="00190CB0">
        <w:rPr>
          <w:noProof/>
          <w:szCs w:val="24"/>
        </w:rPr>
        <w:t>. Liputan 6. https://www.liputan6.com/regional/read/5506951/tren-makanan-pedas-meroket-umkm-ini-sukses-raup-cuan-berlipat?page=2</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Kotler, P., &amp; Keller, K. L. (2021). </w:t>
      </w:r>
      <w:r w:rsidRPr="00190CB0">
        <w:rPr>
          <w:i/>
          <w:iCs/>
          <w:noProof/>
          <w:szCs w:val="24"/>
        </w:rPr>
        <w:t>Intisari Manajemen Pemasaran</w:t>
      </w:r>
      <w:r w:rsidRPr="00190CB0">
        <w:rPr>
          <w:noProof/>
          <w:szCs w:val="24"/>
        </w:rPr>
        <w:t xml:space="preserve"> (6th ed.). Andi Offset.</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Kusumadewi, N., &amp; Saraswati, T. G. (2020). Pengaruh Kepuasan Pelanggan terhadap Minat Beli Ulang pada Official Store Scarllet di Shopee dan Tokopedia. </w:t>
      </w:r>
      <w:r w:rsidRPr="00190CB0">
        <w:rPr>
          <w:i/>
          <w:iCs/>
          <w:noProof/>
          <w:szCs w:val="24"/>
        </w:rPr>
        <w:t>Jurnal Ilmu Manajemen</w:t>
      </w:r>
      <w:r w:rsidRPr="00190CB0">
        <w:rPr>
          <w:noProof/>
          <w:szCs w:val="24"/>
        </w:rPr>
        <w:t xml:space="preserve">, </w:t>
      </w:r>
      <w:r w:rsidRPr="00190CB0">
        <w:rPr>
          <w:i/>
          <w:iCs/>
          <w:noProof/>
          <w:szCs w:val="24"/>
        </w:rPr>
        <w:t>7</w:t>
      </w:r>
      <w:r w:rsidRPr="00190CB0">
        <w:rPr>
          <w:noProof/>
          <w:szCs w:val="24"/>
        </w:rPr>
        <w:t>(2), 6476.</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Lestari, N. I., &amp; Iswati, H. (2021). Pengaruh Kualitas Produk UKM dan Media Sosial Terhadap Minat Beli Ulang Dengan Kepuasan Pelanggan Sebagai Variabel Intervening. </w:t>
      </w:r>
      <w:r w:rsidRPr="00190CB0">
        <w:rPr>
          <w:i/>
          <w:iCs/>
          <w:noProof/>
          <w:szCs w:val="24"/>
        </w:rPr>
        <w:t>Kurs; Jurnal Akuntansi, Kewirausahaan Dan Bisnis</w:t>
      </w:r>
      <w:r w:rsidRPr="00190CB0">
        <w:rPr>
          <w:noProof/>
          <w:szCs w:val="24"/>
        </w:rPr>
        <w:t xml:space="preserve">, </w:t>
      </w:r>
      <w:r w:rsidRPr="00190CB0">
        <w:rPr>
          <w:i/>
          <w:iCs/>
          <w:noProof/>
          <w:szCs w:val="24"/>
        </w:rPr>
        <w:t>6</w:t>
      </w:r>
      <w:r w:rsidRPr="00190CB0">
        <w:rPr>
          <w:noProof/>
          <w:szCs w:val="24"/>
        </w:rPr>
        <w:t>(1), 24–40. http://www.ejournal.pelitaindonesia.ac.id/ojs32/index.php/KURS/index</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Liang, L. J., Choi, H. C., &amp; Joppe, M. (2018). Exploring the relationship between satisfaction, trust and switching intention, repurchase intention in the context of Airbnb. </w:t>
      </w:r>
      <w:r w:rsidRPr="00190CB0">
        <w:rPr>
          <w:i/>
          <w:iCs/>
          <w:noProof/>
          <w:szCs w:val="24"/>
        </w:rPr>
        <w:t>International Journal of Hospitality Management</w:t>
      </w:r>
      <w:r w:rsidRPr="00190CB0">
        <w:rPr>
          <w:noProof/>
          <w:szCs w:val="24"/>
        </w:rPr>
        <w:t xml:space="preserve">, </w:t>
      </w:r>
      <w:r w:rsidRPr="00190CB0">
        <w:rPr>
          <w:i/>
          <w:iCs/>
          <w:noProof/>
          <w:szCs w:val="24"/>
        </w:rPr>
        <w:t>69</w:t>
      </w:r>
      <w:r w:rsidRPr="00190CB0">
        <w:rPr>
          <w:noProof/>
          <w:szCs w:val="24"/>
        </w:rPr>
        <w:t>(October 2017), 41–48. https://doi.org/10.1016/j.ijhm.2017.10.015</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Liu, C. H. S., &amp; Lee, T. (2016). Service quality and price perception of service: Influence on word-of-mouth and revisit intention. </w:t>
      </w:r>
      <w:r w:rsidRPr="00190CB0">
        <w:rPr>
          <w:i/>
          <w:iCs/>
          <w:noProof/>
          <w:szCs w:val="24"/>
        </w:rPr>
        <w:t>Journal of Air Transport Management</w:t>
      </w:r>
      <w:r w:rsidRPr="00190CB0">
        <w:rPr>
          <w:noProof/>
          <w:szCs w:val="24"/>
        </w:rPr>
        <w:t xml:space="preserve">, </w:t>
      </w:r>
      <w:r w:rsidRPr="00190CB0">
        <w:rPr>
          <w:i/>
          <w:iCs/>
          <w:noProof/>
          <w:szCs w:val="24"/>
        </w:rPr>
        <w:t>52</w:t>
      </w:r>
      <w:r w:rsidRPr="00190CB0">
        <w:rPr>
          <w:noProof/>
          <w:szCs w:val="24"/>
        </w:rPr>
        <w:t>, 42–54. https://doi.org/10.1016/j.jairtraman.2015.12.007</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Made, N., Febriani, A., Ketut, I. G. A., &amp; Ardani, S. (2021). The Influence of Customer Experience, Ease of Use, and Trust on Repurchase Intention (Case Study of Tokopedia Consumers in Denpasar). </w:t>
      </w:r>
      <w:r w:rsidRPr="00190CB0">
        <w:rPr>
          <w:i/>
          <w:iCs/>
          <w:noProof/>
          <w:szCs w:val="24"/>
        </w:rPr>
        <w:t>American Journal of Humanities and Social Sciences Research</w:t>
      </w:r>
      <w:r w:rsidRPr="00190CB0">
        <w:rPr>
          <w:noProof/>
          <w:szCs w:val="24"/>
        </w:rPr>
        <w:t xml:space="preserve">, </w:t>
      </w:r>
      <w:r w:rsidRPr="00190CB0">
        <w:rPr>
          <w:i/>
          <w:iCs/>
          <w:noProof/>
          <w:szCs w:val="24"/>
        </w:rPr>
        <w:t>5</w:t>
      </w:r>
      <w:r w:rsidRPr="00190CB0">
        <w:rPr>
          <w:noProof/>
          <w:szCs w:val="24"/>
        </w:rPr>
        <w:t>(2), 378–383. www.ajhssr.com</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Mahsyar, S., &amp; Surapati, U. (2020). Effect of Service Quality and Product Quality on Customer. </w:t>
      </w:r>
      <w:r w:rsidRPr="00190CB0">
        <w:rPr>
          <w:i/>
          <w:iCs/>
          <w:noProof/>
          <w:szCs w:val="24"/>
        </w:rPr>
        <w:t>International Journal of Economics, Business and Accounting Research (IJEBAR)</w:t>
      </w:r>
      <w:r w:rsidRPr="00190CB0">
        <w:rPr>
          <w:noProof/>
          <w:szCs w:val="24"/>
        </w:rPr>
        <w:t xml:space="preserve">, </w:t>
      </w:r>
      <w:r w:rsidRPr="00190CB0">
        <w:rPr>
          <w:i/>
          <w:iCs/>
          <w:noProof/>
          <w:szCs w:val="24"/>
        </w:rPr>
        <w:t>4</w:t>
      </w:r>
      <w:r w:rsidRPr="00190CB0">
        <w:rPr>
          <w:noProof/>
          <w:szCs w:val="24"/>
        </w:rPr>
        <w:t>(1), 204–211.</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Majeed, M., Asare, C., Fatawu, A., &amp; Abubakari, A. (2022). An analysis of the effects of customer satisfaction and engagement on social media on repurchase intention in the </w:t>
      </w:r>
      <w:r w:rsidRPr="00190CB0">
        <w:rPr>
          <w:noProof/>
          <w:szCs w:val="24"/>
        </w:rPr>
        <w:lastRenderedPageBreak/>
        <w:t xml:space="preserve">hospitality industry. </w:t>
      </w:r>
      <w:r w:rsidRPr="00190CB0">
        <w:rPr>
          <w:i/>
          <w:iCs/>
          <w:noProof/>
          <w:szCs w:val="24"/>
        </w:rPr>
        <w:t>Cogent Business and Management</w:t>
      </w:r>
      <w:r w:rsidRPr="00190CB0">
        <w:rPr>
          <w:noProof/>
          <w:szCs w:val="24"/>
        </w:rPr>
        <w:t xml:space="preserve">, </w:t>
      </w:r>
      <w:r w:rsidRPr="00190CB0">
        <w:rPr>
          <w:i/>
          <w:iCs/>
          <w:noProof/>
          <w:szCs w:val="24"/>
        </w:rPr>
        <w:t>9</w:t>
      </w:r>
      <w:r w:rsidRPr="00190CB0">
        <w:rPr>
          <w:noProof/>
          <w:szCs w:val="24"/>
        </w:rPr>
        <w:t>(1). https://doi.org/10.1080/23311975.2022.2028331</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Mursid, M. C., &amp; Palupiningtyas, A. D. (2022). </w:t>
      </w:r>
      <w:r w:rsidRPr="00190CB0">
        <w:rPr>
          <w:i/>
          <w:iCs/>
          <w:noProof/>
          <w:szCs w:val="24"/>
        </w:rPr>
        <w:t>Kontrol Perilaku Untuk Membeli Ulang Kosmetik Halal Perspektif Theory of Planned Behaviour</w:t>
      </w:r>
      <w:r w:rsidRPr="00190CB0">
        <w:rPr>
          <w:noProof/>
          <w:szCs w:val="24"/>
        </w:rPr>
        <w:t xml:space="preserve"> (Pertama). Mansur Chadi Mursid.</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Nigatu, A. G., Belete, A. A., &amp; Habtie, G. M. (2023). Effects of automated teller machine service quality on customer satisfaction: Evidence from commercial bank of Ethiopia. </w:t>
      </w:r>
      <w:r w:rsidRPr="00190CB0">
        <w:rPr>
          <w:i/>
          <w:iCs/>
          <w:noProof/>
          <w:szCs w:val="24"/>
        </w:rPr>
        <w:t>Heliyon</w:t>
      </w:r>
      <w:r w:rsidRPr="00190CB0">
        <w:rPr>
          <w:noProof/>
          <w:szCs w:val="24"/>
        </w:rPr>
        <w:t xml:space="preserve">, </w:t>
      </w:r>
      <w:r w:rsidRPr="00190CB0">
        <w:rPr>
          <w:i/>
          <w:iCs/>
          <w:noProof/>
          <w:szCs w:val="24"/>
        </w:rPr>
        <w:t>9</w:t>
      </w:r>
      <w:r w:rsidRPr="00190CB0">
        <w:rPr>
          <w:noProof/>
          <w:szCs w:val="24"/>
        </w:rPr>
        <w:t>(8), e19132. https://doi.org/10.1016/j.heliyon.2023.e19132</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Paramitha, P. A., Saerang, I. S., &amp; Soegoto, A. S. (2019). Pengaruh Inovasi dan Brand Image terhadap Repurchase Intention Dengan Kepuasan Pelanggan sebagai Variabel Intervening Pasuhuk. </w:t>
      </w:r>
      <w:r w:rsidRPr="00190CB0">
        <w:rPr>
          <w:i/>
          <w:iCs/>
          <w:noProof/>
          <w:szCs w:val="24"/>
        </w:rPr>
        <w:t>Jurnal Riset Bisnis Dan Manajemen</w:t>
      </w:r>
      <w:r w:rsidRPr="00190CB0">
        <w:rPr>
          <w:noProof/>
          <w:szCs w:val="24"/>
        </w:rPr>
        <w:t xml:space="preserve">, </w:t>
      </w:r>
      <w:r w:rsidRPr="00190CB0">
        <w:rPr>
          <w:i/>
          <w:iCs/>
          <w:noProof/>
          <w:szCs w:val="24"/>
        </w:rPr>
        <w:t>7</w:t>
      </w:r>
      <w:r w:rsidRPr="00190CB0">
        <w:rPr>
          <w:noProof/>
          <w:szCs w:val="24"/>
        </w:rPr>
        <w:t>(4), 467–482.</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Praja, A. D., &amp; Haryono, T. (2022). The EffectT of Brand Image and Product Quality on Repurchase Intention Mediated by Consumer Satisfaction Study at Uniqlo in Solo. </w:t>
      </w:r>
      <w:r w:rsidRPr="00190CB0">
        <w:rPr>
          <w:i/>
          <w:iCs/>
          <w:noProof/>
          <w:szCs w:val="24"/>
        </w:rPr>
        <w:t>International Journal of Economics, Business and Accounting Research (IJEBAR)</w:t>
      </w:r>
      <w:r w:rsidRPr="00190CB0">
        <w:rPr>
          <w:noProof/>
          <w:szCs w:val="24"/>
        </w:rPr>
        <w:t xml:space="preserve">, </w:t>
      </w:r>
      <w:r w:rsidRPr="00190CB0">
        <w:rPr>
          <w:i/>
          <w:iCs/>
          <w:noProof/>
          <w:szCs w:val="24"/>
        </w:rPr>
        <w:t>6</w:t>
      </w:r>
      <w:r w:rsidRPr="00190CB0">
        <w:rPr>
          <w:noProof/>
          <w:szCs w:val="24"/>
        </w:rPr>
        <w:t>(2), 2003–2005. https://doi.org/https://www.onlinejournal.in/v3i92017/</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Prasetyo, B., Sholichah, M., Adil, M., Soelistya, D., &amp; Rosyihuddin, M. (2022). The Importance of Product Quality, Price Perception and Service Quality in Achieving Customer Satisfaction. </w:t>
      </w:r>
      <w:r w:rsidRPr="00190CB0">
        <w:rPr>
          <w:i/>
          <w:iCs/>
          <w:noProof/>
          <w:szCs w:val="24"/>
        </w:rPr>
        <w:t>Budapest International Research and Critics Institute-Journal (BIRCI-Journal)</w:t>
      </w:r>
      <w:r w:rsidRPr="00190CB0">
        <w:rPr>
          <w:noProof/>
          <w:szCs w:val="24"/>
        </w:rPr>
        <w:t xml:space="preserve">, </w:t>
      </w:r>
      <w:r w:rsidRPr="00190CB0">
        <w:rPr>
          <w:i/>
          <w:iCs/>
          <w:noProof/>
          <w:szCs w:val="24"/>
        </w:rPr>
        <w:t>5</w:t>
      </w:r>
      <w:r w:rsidRPr="00190CB0">
        <w:rPr>
          <w:noProof/>
          <w:szCs w:val="24"/>
        </w:rPr>
        <w:t>(1), 5457–5471. https://doi.org/10.33258/birci.v5i1.4252</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Prihatini, W., &amp; Gumilang, D. A. (2021). The Effect of Price Perception, Brand Image and Personal Selling on the Repurchase Intention of Consumers B to B of Indonesian General Fishery Companies with Customer Satisfaction as Intervening Variables. </w:t>
      </w:r>
      <w:r w:rsidRPr="00190CB0">
        <w:rPr>
          <w:i/>
          <w:iCs/>
          <w:noProof/>
          <w:szCs w:val="24"/>
        </w:rPr>
        <w:t>European Journal of Business and Management Research</w:t>
      </w:r>
      <w:r w:rsidRPr="00190CB0">
        <w:rPr>
          <w:noProof/>
          <w:szCs w:val="24"/>
        </w:rPr>
        <w:t xml:space="preserve">, </w:t>
      </w:r>
      <w:r w:rsidRPr="00190CB0">
        <w:rPr>
          <w:i/>
          <w:iCs/>
          <w:noProof/>
          <w:szCs w:val="24"/>
        </w:rPr>
        <w:t>6</w:t>
      </w:r>
      <w:r w:rsidRPr="00190CB0">
        <w:rPr>
          <w:noProof/>
          <w:szCs w:val="24"/>
        </w:rPr>
        <w:t>(2), 91–95. https://doi.org/10.24018/ejbmr.2021.6.2.756</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Putra P, I. B. P., &amp; Kusumadewi, N. M. W. (2019). Pengaruh Inovasi Produk Terhadap Niat Pembelian Ulang Dimediasi Oleh Kepuasan Konsumen. </w:t>
      </w:r>
      <w:r w:rsidRPr="00190CB0">
        <w:rPr>
          <w:i/>
          <w:iCs/>
          <w:noProof/>
          <w:szCs w:val="24"/>
        </w:rPr>
        <w:t>E-Jurnal Manajemen Universitas Udayana</w:t>
      </w:r>
      <w:r w:rsidRPr="00190CB0">
        <w:rPr>
          <w:noProof/>
          <w:szCs w:val="24"/>
        </w:rPr>
        <w:t xml:space="preserve">, </w:t>
      </w:r>
      <w:r w:rsidRPr="00190CB0">
        <w:rPr>
          <w:i/>
          <w:iCs/>
          <w:noProof/>
          <w:szCs w:val="24"/>
        </w:rPr>
        <w:t>8</w:t>
      </w:r>
      <w:r w:rsidRPr="00190CB0">
        <w:rPr>
          <w:noProof/>
          <w:szCs w:val="24"/>
        </w:rPr>
        <w:t>(8), 4983. https://doi.org/10.24843/ejmunud.2019.v08.i08.p10</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Putri, K. A. M. A., &amp; Yasa, N. N. K. (2022). The Role of Customer Satisfaction as Mediating Variable on the Effect of Brand Image towards Coffee Shop Customer’s Repurchase Intention. </w:t>
      </w:r>
      <w:r w:rsidRPr="00190CB0">
        <w:rPr>
          <w:i/>
          <w:iCs/>
          <w:noProof/>
          <w:szCs w:val="24"/>
        </w:rPr>
        <w:t>European Journal of Business and Management Research</w:t>
      </w:r>
      <w:r w:rsidRPr="00190CB0">
        <w:rPr>
          <w:noProof/>
          <w:szCs w:val="24"/>
        </w:rPr>
        <w:t xml:space="preserve">, </w:t>
      </w:r>
      <w:r w:rsidRPr="00190CB0">
        <w:rPr>
          <w:i/>
          <w:iCs/>
          <w:noProof/>
          <w:szCs w:val="24"/>
        </w:rPr>
        <w:t>7</w:t>
      </w:r>
      <w:r w:rsidRPr="00190CB0">
        <w:rPr>
          <w:noProof/>
          <w:szCs w:val="24"/>
        </w:rPr>
        <w:t>(2), 149–154. https://doi.org/10.24018/ejbmr.2022.7.2.1271</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Rahmawati, Setiawan, E. A., &amp; Fadhilah, M. (2023). Strategis Promosi Digital Marketing Pada Distributor Keramik Di Yogyakarta. </w:t>
      </w:r>
      <w:r w:rsidRPr="00190CB0">
        <w:rPr>
          <w:i/>
          <w:iCs/>
          <w:noProof/>
          <w:szCs w:val="24"/>
        </w:rPr>
        <w:t>Jurnal Teknologi Dan Manajemen Industri Terapan</w:t>
      </w:r>
      <w:r w:rsidRPr="00190CB0">
        <w:rPr>
          <w:noProof/>
          <w:szCs w:val="24"/>
        </w:rPr>
        <w:t xml:space="preserve">, </w:t>
      </w:r>
      <w:r w:rsidRPr="00190CB0">
        <w:rPr>
          <w:i/>
          <w:iCs/>
          <w:noProof/>
          <w:szCs w:val="24"/>
        </w:rPr>
        <w:t>2</w:t>
      </w:r>
      <w:r w:rsidRPr="00190CB0">
        <w:rPr>
          <w:noProof/>
          <w:szCs w:val="24"/>
        </w:rPr>
        <w:t>(4), 287–292. https://doi.org/10.55826/tmit.v2i4.286</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Rianto, M. R., Setyawati, M. R., Rohaeni, N. W., &amp; Woelandari, H. (2022). Pengaruh Harga, Promosi Dan Inovasi Terhadap Kepuasan Pelanggan Provider Telkomsel Pada Generasi Milenial Muslim Di Kota Bekasi. </w:t>
      </w:r>
      <w:r w:rsidRPr="00190CB0">
        <w:rPr>
          <w:i/>
          <w:iCs/>
          <w:noProof/>
          <w:szCs w:val="24"/>
        </w:rPr>
        <w:t>Jurnal Ilmiah Ekonomi Islam</w:t>
      </w:r>
      <w:r w:rsidRPr="00190CB0">
        <w:rPr>
          <w:noProof/>
          <w:szCs w:val="24"/>
        </w:rPr>
        <w:t xml:space="preserve">, </w:t>
      </w:r>
      <w:r w:rsidRPr="00190CB0">
        <w:rPr>
          <w:i/>
          <w:iCs/>
          <w:noProof/>
          <w:szCs w:val="24"/>
        </w:rPr>
        <w:t>8</w:t>
      </w:r>
      <w:r w:rsidRPr="00190CB0">
        <w:rPr>
          <w:noProof/>
          <w:szCs w:val="24"/>
        </w:rPr>
        <w:t>(02), 2159–2166.</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Rohwiyati, &amp; Praptiestrini. (2019). The Effect of Shopee e-Service Quality and Price Perception on Repurchase Intention: Customer Satisfaction as Mediation Variable. </w:t>
      </w:r>
      <w:r w:rsidRPr="00190CB0">
        <w:rPr>
          <w:i/>
          <w:iCs/>
          <w:noProof/>
          <w:szCs w:val="24"/>
        </w:rPr>
        <w:t>Indonesian Journal of Contemporary Management Research</w:t>
      </w:r>
      <w:r w:rsidRPr="00190CB0">
        <w:rPr>
          <w:noProof/>
          <w:szCs w:val="24"/>
        </w:rPr>
        <w:t xml:space="preserve">, </w:t>
      </w:r>
      <w:r w:rsidRPr="00190CB0">
        <w:rPr>
          <w:i/>
          <w:iCs/>
          <w:noProof/>
          <w:szCs w:val="24"/>
        </w:rPr>
        <w:t>1</w:t>
      </w:r>
      <w:r w:rsidRPr="00190CB0">
        <w:rPr>
          <w:noProof/>
          <w:szCs w:val="24"/>
        </w:rPr>
        <w:t>(1), 47. https://doi.org/10.33455/ijcmr.v1i1.86</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Rosyihuddin, M., Sudarmiatin, S., &amp; Hermawan, A. (2022). The Influence of Viral Marketing, and Product Innovation on Repurchase Intentions through Mediation of Purchase Decision. </w:t>
      </w:r>
      <w:r w:rsidRPr="00190CB0">
        <w:rPr>
          <w:i/>
          <w:iCs/>
          <w:noProof/>
          <w:szCs w:val="24"/>
        </w:rPr>
        <w:t>Almana : Jurnal Manajemen Dan Bisnis</w:t>
      </w:r>
      <w:r w:rsidRPr="00190CB0">
        <w:rPr>
          <w:noProof/>
          <w:szCs w:val="24"/>
        </w:rPr>
        <w:t xml:space="preserve">, </w:t>
      </w:r>
      <w:r w:rsidRPr="00190CB0">
        <w:rPr>
          <w:i/>
          <w:iCs/>
          <w:noProof/>
          <w:szCs w:val="24"/>
        </w:rPr>
        <w:t>6</w:t>
      </w:r>
      <w:r w:rsidRPr="00190CB0">
        <w:rPr>
          <w:noProof/>
          <w:szCs w:val="24"/>
        </w:rPr>
        <w:t>(3), 568–581. https://doi.org/10.36555/almana.v6i3.1962</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Saraswati, N. P. L., Kusuma, I. G. N. A. G. E. T., &amp; Jodi, I. W. G. A. S. (2022). Pengaruh Inovasi Produk dan Kualitas Pelayanan Terhadap Minat Beli Ulang Pada Produk Minuman Chatime Di Kota Gianyar. </w:t>
      </w:r>
      <w:r w:rsidRPr="00190CB0">
        <w:rPr>
          <w:i/>
          <w:iCs/>
          <w:noProof/>
          <w:szCs w:val="24"/>
        </w:rPr>
        <w:t>Jurnal Penelitian Ilmu Ushuluddin Values</w:t>
      </w:r>
      <w:r w:rsidRPr="00190CB0">
        <w:rPr>
          <w:noProof/>
          <w:szCs w:val="24"/>
        </w:rPr>
        <w:t xml:space="preserve">, </w:t>
      </w:r>
      <w:r w:rsidRPr="00190CB0">
        <w:rPr>
          <w:i/>
          <w:iCs/>
          <w:noProof/>
          <w:szCs w:val="24"/>
        </w:rPr>
        <w:t>2</w:t>
      </w:r>
      <w:r w:rsidRPr="00190CB0">
        <w:rPr>
          <w:noProof/>
          <w:szCs w:val="24"/>
        </w:rPr>
        <w:t xml:space="preserve">(1), 180–197. Repurchase interest is purchase interest based on past purchase experiences.%0AThe purposes of this study are 1. To determine the effect of product innovation on repurchase </w:t>
      </w:r>
      <w:r w:rsidRPr="00190CB0">
        <w:rPr>
          <w:noProof/>
          <w:szCs w:val="24"/>
        </w:rPr>
        <w:lastRenderedPageBreak/>
        <w:t>interest in Chatime beverage products in Gianyar City. 2.To determine the effect o</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Sari, D. A. T., &amp; Giantari, I. G. A. K. (2020). Role of consumer satisfaction in mediating effect of product quality on repurchase intention. </w:t>
      </w:r>
      <w:r w:rsidRPr="00190CB0">
        <w:rPr>
          <w:i/>
          <w:iCs/>
          <w:noProof/>
          <w:szCs w:val="24"/>
        </w:rPr>
        <w:t>International Research Journal of Management, IT and Social Sciences</w:t>
      </w:r>
      <w:r w:rsidRPr="00190CB0">
        <w:rPr>
          <w:noProof/>
          <w:szCs w:val="24"/>
        </w:rPr>
        <w:t xml:space="preserve">, </w:t>
      </w:r>
      <w:r w:rsidRPr="00190CB0">
        <w:rPr>
          <w:i/>
          <w:iCs/>
          <w:noProof/>
          <w:szCs w:val="24"/>
        </w:rPr>
        <w:t>7</w:t>
      </w:r>
      <w:r w:rsidRPr="00190CB0">
        <w:rPr>
          <w:noProof/>
          <w:szCs w:val="24"/>
        </w:rPr>
        <w:t>(1), 217–226. https://doi.org/10.21744/irjmis.v7n1.839</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Setiadi, N. J. (2019). </w:t>
      </w:r>
      <w:r w:rsidRPr="00190CB0">
        <w:rPr>
          <w:i/>
          <w:iCs/>
          <w:noProof/>
          <w:szCs w:val="24"/>
        </w:rPr>
        <w:t>Perilaku konsumen : perspektif kontemporer pada motif, tujuan, dan keinginan konsumen / Dr. Nugroho J. Setiadi, S.E., M.M.</w:t>
      </w:r>
      <w:r w:rsidRPr="00190CB0">
        <w:rPr>
          <w:noProof/>
          <w:szCs w:val="24"/>
        </w:rPr>
        <w:t xml:space="preserve"> (Edisi keti). Prenadamedia Group.</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Setiawan, R., &amp; Surjaatmadja, S. (2021). Pengaruh Brand Image, Kualitas Produk, Persepsi Harga Terhadap Keputusan Pembelian Honda “Scoopy” Di Kota Tangerang. </w:t>
      </w:r>
      <w:r w:rsidRPr="00190CB0">
        <w:rPr>
          <w:i/>
          <w:iCs/>
          <w:noProof/>
          <w:szCs w:val="24"/>
        </w:rPr>
        <w:t>STIE Indonesia Banking School</w:t>
      </w:r>
      <w:r w:rsidRPr="00190CB0">
        <w:rPr>
          <w:noProof/>
          <w:szCs w:val="24"/>
        </w:rPr>
        <w:t xml:space="preserve">, </w:t>
      </w:r>
      <w:r w:rsidRPr="00190CB0">
        <w:rPr>
          <w:i/>
          <w:iCs/>
          <w:noProof/>
          <w:szCs w:val="24"/>
        </w:rPr>
        <w:t>2</w:t>
      </w:r>
      <w:r w:rsidRPr="00190CB0">
        <w:rPr>
          <w:noProof/>
          <w:szCs w:val="24"/>
        </w:rPr>
        <w:t>, 1070–1079.</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Sheng, K. Y., &amp; Ibrahim, M. (2019). Service innovation, service delivery and customer satisfaction and loyalty in the banking sector of Ghana. </w:t>
      </w:r>
      <w:r w:rsidRPr="00190CB0">
        <w:rPr>
          <w:i/>
          <w:iCs/>
          <w:noProof/>
          <w:szCs w:val="24"/>
        </w:rPr>
        <w:t>International Journal of Bank Marketing</w:t>
      </w:r>
      <w:r w:rsidRPr="00190CB0">
        <w:rPr>
          <w:noProof/>
          <w:szCs w:val="24"/>
        </w:rPr>
        <w:t xml:space="preserve">, </w:t>
      </w:r>
      <w:r w:rsidRPr="00190CB0">
        <w:rPr>
          <w:i/>
          <w:iCs/>
          <w:noProof/>
          <w:szCs w:val="24"/>
        </w:rPr>
        <w:t>37</w:t>
      </w:r>
      <w:r w:rsidRPr="00190CB0">
        <w:rPr>
          <w:noProof/>
          <w:szCs w:val="24"/>
        </w:rPr>
        <w:t>(5), 1215–1233. https://doi.org/10.1108/IJBM-06-2018-0142</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Sudirjo, F., Yani, I., Hernawan, M. A., Rukmana, A. Y., &amp; Nasution, M. A. (2023). Analysis of the Influence of Product Features , Price Perception , Brand and Customer Experience on Repurchase Intention of Smartphone Product. </w:t>
      </w:r>
      <w:r w:rsidRPr="00190CB0">
        <w:rPr>
          <w:i/>
          <w:iCs/>
          <w:noProof/>
          <w:szCs w:val="24"/>
        </w:rPr>
        <w:t>INNOVATIVE: Journal Of Social Science Research</w:t>
      </w:r>
      <w:r w:rsidRPr="00190CB0">
        <w:rPr>
          <w:noProof/>
          <w:szCs w:val="24"/>
        </w:rPr>
        <w:t xml:space="preserve">, </w:t>
      </w:r>
      <w:r w:rsidRPr="00190CB0">
        <w:rPr>
          <w:i/>
          <w:iCs/>
          <w:noProof/>
          <w:szCs w:val="24"/>
        </w:rPr>
        <w:t>3</w:t>
      </w:r>
      <w:r w:rsidRPr="00190CB0">
        <w:rPr>
          <w:noProof/>
          <w:szCs w:val="24"/>
        </w:rPr>
        <w:t>(3), 3225–3233.</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Sugiyanto, &amp; Maryanto, E. (2021). Pengaruh Kualitas Produk, Citra Merek Dan Word of Mouth Terhadap Minat Beli Ulang Melalui Kepuasan Konsumen Pada Mahasiswa Esa Unggul Pengguna Iphone. </w:t>
      </w:r>
      <w:r w:rsidRPr="00190CB0">
        <w:rPr>
          <w:i/>
          <w:iCs/>
          <w:noProof/>
          <w:szCs w:val="24"/>
        </w:rPr>
        <w:t>PAPATUNG: Jurnal Ilmu Administrasi Publik, Pemerintahan Dan Politik</w:t>
      </w:r>
      <w:r w:rsidRPr="00190CB0">
        <w:rPr>
          <w:noProof/>
          <w:szCs w:val="24"/>
        </w:rPr>
        <w:t xml:space="preserve">, </w:t>
      </w:r>
      <w:r w:rsidRPr="00190CB0">
        <w:rPr>
          <w:i/>
          <w:iCs/>
          <w:noProof/>
          <w:szCs w:val="24"/>
        </w:rPr>
        <w:t>4</w:t>
      </w:r>
      <w:r w:rsidRPr="00190CB0">
        <w:rPr>
          <w:noProof/>
          <w:szCs w:val="24"/>
        </w:rPr>
        <w:t>(2), 10–23. https://doi.org/10.54783/japp.v4i2.453</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Tjiptono, F., &amp; Diana, A. (2022). </w:t>
      </w:r>
      <w:r w:rsidRPr="00190CB0">
        <w:rPr>
          <w:i/>
          <w:iCs/>
          <w:noProof/>
          <w:szCs w:val="24"/>
        </w:rPr>
        <w:t>Manajemen Dan Strategi Kepuasan Pelanggan</w:t>
      </w:r>
      <w:r w:rsidRPr="00190CB0">
        <w:rPr>
          <w:noProof/>
          <w:szCs w:val="24"/>
        </w:rPr>
        <w:t>. Andi.</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Tobing, T. A., Nurmalina, R., &amp; Jahroh, S. (2021). Pengaruh Bauran Pemasaran Terhadap Loyalitas Pelanggan Restoran Waroeng Hotplate Odon Bogor. </w:t>
      </w:r>
      <w:r w:rsidRPr="00190CB0">
        <w:rPr>
          <w:i/>
          <w:iCs/>
          <w:noProof/>
          <w:szCs w:val="24"/>
        </w:rPr>
        <w:t>Jurnal Agribisnis Indonesia</w:t>
      </w:r>
      <w:r w:rsidRPr="00190CB0">
        <w:rPr>
          <w:noProof/>
          <w:szCs w:val="24"/>
        </w:rPr>
        <w:t xml:space="preserve">, </w:t>
      </w:r>
      <w:r w:rsidRPr="00190CB0">
        <w:rPr>
          <w:i/>
          <w:iCs/>
          <w:noProof/>
          <w:szCs w:val="24"/>
        </w:rPr>
        <w:t>9</w:t>
      </w:r>
      <w:r w:rsidRPr="00190CB0">
        <w:rPr>
          <w:noProof/>
          <w:szCs w:val="24"/>
        </w:rPr>
        <w:t>(1), 43–54. https://doi.org/10.29244/jai.2021.9.1.43-54</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Trivedi, S. K., &amp; Yadav, M. (2020). Repurchase intentions in Y generation: mediation of trust and e-satisfaction. </w:t>
      </w:r>
      <w:r w:rsidRPr="00190CB0">
        <w:rPr>
          <w:i/>
          <w:iCs/>
          <w:noProof/>
          <w:szCs w:val="24"/>
        </w:rPr>
        <w:t>Marketing Intelligence and Planning</w:t>
      </w:r>
      <w:r w:rsidRPr="00190CB0">
        <w:rPr>
          <w:noProof/>
          <w:szCs w:val="24"/>
        </w:rPr>
        <w:t xml:space="preserve">, </w:t>
      </w:r>
      <w:r w:rsidRPr="00190CB0">
        <w:rPr>
          <w:i/>
          <w:iCs/>
          <w:noProof/>
          <w:szCs w:val="24"/>
        </w:rPr>
        <w:t>38</w:t>
      </w:r>
      <w:r w:rsidRPr="00190CB0">
        <w:rPr>
          <w:noProof/>
          <w:szCs w:val="24"/>
        </w:rPr>
        <w:t>(4), 401–415. https://doi.org/10.1108/MIP-02-2019-0072</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Tufahati, N., Barkah, C. S., Tresna, P. W., &amp; Chan, A. (2021). The Impact of Customer Satisfaction on Repurchase Intention (Surveys on Customer of Bloomythings). </w:t>
      </w:r>
      <w:r w:rsidRPr="00190CB0">
        <w:rPr>
          <w:i/>
          <w:iCs/>
          <w:noProof/>
          <w:szCs w:val="24"/>
        </w:rPr>
        <w:t>Journal of Business &amp; Applied Management</w:t>
      </w:r>
      <w:r w:rsidRPr="00190CB0">
        <w:rPr>
          <w:noProof/>
          <w:szCs w:val="24"/>
        </w:rPr>
        <w:t xml:space="preserve">, </w:t>
      </w:r>
      <w:r w:rsidRPr="00190CB0">
        <w:rPr>
          <w:i/>
          <w:iCs/>
          <w:noProof/>
          <w:szCs w:val="24"/>
        </w:rPr>
        <w:t>14</w:t>
      </w:r>
      <w:r w:rsidRPr="00190CB0">
        <w:rPr>
          <w:noProof/>
          <w:szCs w:val="24"/>
        </w:rPr>
        <w:t>(2), 177. https://doi.org/10.30813/jbam.v14i2.3098</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Ulhak, M. D. D. (2024). Pembuatan dan Pemasaran Bakmi Chili Oil Ceker Ayam Tanpa Tulang Sebagai Inovasi Baru Makanan Pedas Melalui Program Kewirausaan Merdeka (WMK). </w:t>
      </w:r>
      <w:r w:rsidRPr="00190CB0">
        <w:rPr>
          <w:i/>
          <w:iCs/>
          <w:noProof/>
          <w:szCs w:val="24"/>
        </w:rPr>
        <w:t>Neraca Manajemen, Ekonomi</w:t>
      </w:r>
      <w:r w:rsidRPr="00190CB0">
        <w:rPr>
          <w:noProof/>
          <w:szCs w:val="24"/>
        </w:rPr>
        <w:t xml:space="preserve">, </w:t>
      </w:r>
      <w:r w:rsidRPr="00190CB0">
        <w:rPr>
          <w:i/>
          <w:iCs/>
          <w:noProof/>
          <w:szCs w:val="24"/>
        </w:rPr>
        <w:t>4</w:t>
      </w:r>
      <w:r w:rsidRPr="00190CB0">
        <w:rPr>
          <w:noProof/>
          <w:szCs w:val="24"/>
        </w:rPr>
        <w:t>(11), 1–7. https://doi.org/10.8734/mnmae.v1i2.359</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Varadarajan, R. (2018). Innovation, innovation strategy, and strategic innovation. </w:t>
      </w:r>
      <w:r w:rsidRPr="00190CB0">
        <w:rPr>
          <w:i/>
          <w:iCs/>
          <w:noProof/>
          <w:szCs w:val="24"/>
        </w:rPr>
        <w:t>Review of Marketing Research</w:t>
      </w:r>
      <w:r w:rsidRPr="00190CB0">
        <w:rPr>
          <w:noProof/>
          <w:szCs w:val="24"/>
        </w:rPr>
        <w:t xml:space="preserve">, </w:t>
      </w:r>
      <w:r w:rsidRPr="00190CB0">
        <w:rPr>
          <w:i/>
          <w:iCs/>
          <w:noProof/>
          <w:szCs w:val="24"/>
        </w:rPr>
        <w:t>15</w:t>
      </w:r>
      <w:r w:rsidRPr="00190CB0">
        <w:rPr>
          <w:noProof/>
          <w:szCs w:val="24"/>
        </w:rPr>
        <w:t>, 143–166. https://doi.org/10.1108/S1548-643520180000015007</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Wang, S., Li, D., Zhang, Y., &amp; Chen, J. (2019). Smart contract-based product traceability system in the supply chain scenario. </w:t>
      </w:r>
      <w:r w:rsidRPr="00190CB0">
        <w:rPr>
          <w:i/>
          <w:iCs/>
          <w:noProof/>
          <w:szCs w:val="24"/>
        </w:rPr>
        <w:t>IEEE Access</w:t>
      </w:r>
      <w:r w:rsidRPr="00190CB0">
        <w:rPr>
          <w:noProof/>
          <w:szCs w:val="24"/>
        </w:rPr>
        <w:t xml:space="preserve">, </w:t>
      </w:r>
      <w:r w:rsidRPr="00190CB0">
        <w:rPr>
          <w:i/>
          <w:iCs/>
          <w:noProof/>
          <w:szCs w:val="24"/>
        </w:rPr>
        <w:t>7</w:t>
      </w:r>
      <w:r w:rsidRPr="00190CB0">
        <w:rPr>
          <w:noProof/>
          <w:szCs w:val="24"/>
        </w:rPr>
        <w:t>, 115122–115133. https://doi.org/10.1109/ACCESS.2019.2935873</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Wang, T., Chen, Y., Qiao, M., &amp; Snoussi, H. (2018). A fast and robust convolutional neural network-based defect detection model in product quality control. </w:t>
      </w:r>
      <w:r w:rsidRPr="00190CB0">
        <w:rPr>
          <w:i/>
          <w:iCs/>
          <w:noProof/>
          <w:szCs w:val="24"/>
        </w:rPr>
        <w:t>International Journal of Advanced Manufacturing Technology</w:t>
      </w:r>
      <w:r w:rsidRPr="00190CB0">
        <w:rPr>
          <w:noProof/>
          <w:szCs w:val="24"/>
        </w:rPr>
        <w:t xml:space="preserve">, </w:t>
      </w:r>
      <w:r w:rsidRPr="00190CB0">
        <w:rPr>
          <w:i/>
          <w:iCs/>
          <w:noProof/>
          <w:szCs w:val="24"/>
        </w:rPr>
        <w:t>94</w:t>
      </w:r>
      <w:r w:rsidRPr="00190CB0">
        <w:rPr>
          <w:noProof/>
          <w:szCs w:val="24"/>
        </w:rPr>
        <w:t>(9–12), 3465–3471. https://doi.org/10.1007/s00170-017-0882-0</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Werdiastuti, P. E., &amp; Agustiono, A. (2022). The effect of product quality and price toward repurchase intention at Taco Casa Bali during Covid-19 pandemic. </w:t>
      </w:r>
      <w:r w:rsidRPr="00190CB0">
        <w:rPr>
          <w:i/>
          <w:iCs/>
          <w:noProof/>
          <w:szCs w:val="24"/>
        </w:rPr>
        <w:t>Asian Management and Business Review</w:t>
      </w:r>
      <w:r w:rsidRPr="00190CB0">
        <w:rPr>
          <w:noProof/>
          <w:szCs w:val="24"/>
        </w:rPr>
        <w:t xml:space="preserve">, </w:t>
      </w:r>
      <w:r w:rsidRPr="00190CB0">
        <w:rPr>
          <w:i/>
          <w:iCs/>
          <w:noProof/>
          <w:szCs w:val="24"/>
        </w:rPr>
        <w:t>2</w:t>
      </w:r>
      <w:r w:rsidRPr="00190CB0">
        <w:rPr>
          <w:noProof/>
          <w:szCs w:val="24"/>
        </w:rPr>
        <w:t>(2), 193–206. https://doi.org/10.20885/ambr.vol2.iss2.art7</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Wiranto, A., &amp; Adialita, T. (2020). Pengaruh Green Product Knowledge, Green Trust Dan Perceived Price Terhadap Green Purchase Intention Konsumen Amdk Merek Aqua Dengan Botol 100% Recycled. </w:t>
      </w:r>
      <w:r w:rsidRPr="00190CB0">
        <w:rPr>
          <w:i/>
          <w:iCs/>
          <w:noProof/>
          <w:szCs w:val="24"/>
        </w:rPr>
        <w:t>Jurnal Administrasi Bisnis</w:t>
      </w:r>
      <w:r w:rsidRPr="00190CB0">
        <w:rPr>
          <w:noProof/>
          <w:szCs w:val="24"/>
        </w:rPr>
        <w:t xml:space="preserve">, </w:t>
      </w:r>
      <w:r w:rsidRPr="00190CB0">
        <w:rPr>
          <w:i/>
          <w:iCs/>
          <w:noProof/>
          <w:szCs w:val="24"/>
        </w:rPr>
        <w:t>16</w:t>
      </w:r>
      <w:r w:rsidRPr="00190CB0">
        <w:rPr>
          <w:noProof/>
          <w:szCs w:val="24"/>
        </w:rPr>
        <w:t xml:space="preserve">(2), 174–184. </w:t>
      </w:r>
      <w:r w:rsidRPr="00190CB0">
        <w:rPr>
          <w:noProof/>
          <w:szCs w:val="24"/>
        </w:rPr>
        <w:lastRenderedPageBreak/>
        <w:t>https://doi.org/10.26593/jab.v16i2.4261.174-184</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Wirawan, A. A., Sjahruddin, H., &amp; Razak, N. (2019). Pengaruh Kualitas Produk dan Lokasi Terhadap Loyalitas Pelanggan Melalui Kepuasan Pelanggan Sebagai Variabel Intervening Pada Lamuna Coffee di Kabupaten Bone. </w:t>
      </w:r>
      <w:r w:rsidRPr="00190CB0">
        <w:rPr>
          <w:i/>
          <w:iCs/>
          <w:noProof/>
          <w:szCs w:val="24"/>
        </w:rPr>
        <w:t>Jurnal Organisasi Dan Manajemen</w:t>
      </w:r>
      <w:r w:rsidRPr="00190CB0">
        <w:rPr>
          <w:noProof/>
          <w:szCs w:val="24"/>
        </w:rPr>
        <w:t xml:space="preserve">, </w:t>
      </w:r>
      <w:r w:rsidRPr="00190CB0">
        <w:rPr>
          <w:i/>
          <w:iCs/>
          <w:noProof/>
          <w:szCs w:val="24"/>
        </w:rPr>
        <w:t>10</w:t>
      </w:r>
      <w:r w:rsidRPr="00190CB0">
        <w:rPr>
          <w:noProof/>
          <w:szCs w:val="24"/>
        </w:rPr>
        <w:t>(1), 15–26. https://doi.org/10.31227/osf.io/p8e5z</w:t>
      </w:r>
    </w:p>
    <w:p w:rsidR="00190CB0" w:rsidRPr="00190CB0" w:rsidRDefault="00190CB0" w:rsidP="00190CB0">
      <w:pPr>
        <w:widowControl w:val="0"/>
        <w:autoSpaceDE w:val="0"/>
        <w:autoSpaceDN w:val="0"/>
        <w:adjustRightInd w:val="0"/>
        <w:ind w:left="480" w:hanging="480"/>
        <w:jc w:val="both"/>
        <w:rPr>
          <w:noProof/>
          <w:szCs w:val="24"/>
        </w:rPr>
      </w:pPr>
      <w:r w:rsidRPr="00190CB0">
        <w:rPr>
          <w:noProof/>
          <w:szCs w:val="24"/>
        </w:rPr>
        <w:t xml:space="preserve">Yu, S. X., Zhou, G., &amp; Huang, J. (2022). Buy domestic or foreign brands? The moderating roles of decision focus and product quality. </w:t>
      </w:r>
      <w:r w:rsidRPr="00190CB0">
        <w:rPr>
          <w:i/>
          <w:iCs/>
          <w:noProof/>
          <w:szCs w:val="24"/>
        </w:rPr>
        <w:t>Asia Pacific Journal of Marketing and Logistics</w:t>
      </w:r>
      <w:r w:rsidRPr="00190CB0">
        <w:rPr>
          <w:noProof/>
          <w:szCs w:val="24"/>
        </w:rPr>
        <w:t xml:space="preserve">, </w:t>
      </w:r>
      <w:r w:rsidRPr="00190CB0">
        <w:rPr>
          <w:i/>
          <w:iCs/>
          <w:noProof/>
          <w:szCs w:val="24"/>
        </w:rPr>
        <w:t>34</w:t>
      </w:r>
      <w:r w:rsidRPr="00190CB0">
        <w:rPr>
          <w:noProof/>
          <w:szCs w:val="24"/>
        </w:rPr>
        <w:t>(4), 843–861. https://doi.org/10.1108/APJML-04-2020-0210</w:t>
      </w:r>
    </w:p>
    <w:p w:rsidR="00190CB0" w:rsidRPr="00190CB0" w:rsidRDefault="00190CB0" w:rsidP="00190CB0">
      <w:pPr>
        <w:widowControl w:val="0"/>
        <w:autoSpaceDE w:val="0"/>
        <w:autoSpaceDN w:val="0"/>
        <w:adjustRightInd w:val="0"/>
        <w:ind w:left="480" w:hanging="480"/>
        <w:jc w:val="both"/>
        <w:rPr>
          <w:noProof/>
        </w:rPr>
      </w:pPr>
      <w:r w:rsidRPr="00190CB0">
        <w:rPr>
          <w:noProof/>
          <w:szCs w:val="24"/>
        </w:rPr>
        <w:t xml:space="preserve">Zhong, Y., &amp; Moon, H. C. (2020). What drives customer satisfaction, loyalty, and happiness in fast-food restaurants in china? Perceived price, service quality, food quality, physical environment quality, and the moderating role of gender. </w:t>
      </w:r>
      <w:r w:rsidRPr="00190CB0">
        <w:rPr>
          <w:i/>
          <w:iCs/>
          <w:noProof/>
          <w:szCs w:val="24"/>
        </w:rPr>
        <w:t>Foods</w:t>
      </w:r>
      <w:r w:rsidRPr="00190CB0">
        <w:rPr>
          <w:noProof/>
          <w:szCs w:val="24"/>
        </w:rPr>
        <w:t xml:space="preserve">, </w:t>
      </w:r>
      <w:r w:rsidRPr="00190CB0">
        <w:rPr>
          <w:i/>
          <w:iCs/>
          <w:noProof/>
          <w:szCs w:val="24"/>
        </w:rPr>
        <w:t>9</w:t>
      </w:r>
      <w:r w:rsidRPr="00190CB0">
        <w:rPr>
          <w:noProof/>
          <w:szCs w:val="24"/>
        </w:rPr>
        <w:t>(4). https://doi.org/10.3390/foods9040460</w:t>
      </w:r>
    </w:p>
    <w:p w:rsidR="00190CB0" w:rsidRPr="00190CB0" w:rsidRDefault="00190CB0" w:rsidP="00190CB0">
      <w:pPr>
        <w:jc w:val="both"/>
        <w:sectPr w:rsidR="00190CB0" w:rsidRPr="00190CB0" w:rsidSect="00EF7622">
          <w:footerReference w:type="default" r:id="rId14"/>
          <w:type w:val="continuous"/>
          <w:pgSz w:w="11909" w:h="16834" w:code="9"/>
          <w:pgMar w:top="1701" w:right="1134" w:bottom="1701" w:left="1418" w:header="1060" w:footer="1242" w:gutter="0"/>
          <w:cols w:space="454"/>
          <w:docGrid w:linePitch="360"/>
        </w:sectPr>
      </w:pPr>
      <w:r>
        <w:fldChar w:fldCharType="end"/>
      </w:r>
    </w:p>
    <w:p w:rsidR="00EF7622" w:rsidRDefault="00EF7622" w:rsidP="00190CB0">
      <w:pPr>
        <w:spacing w:after="120"/>
        <w:ind w:firstLine="360"/>
        <w:jc w:val="both"/>
        <w:rPr>
          <w:sz w:val="22"/>
          <w:szCs w:val="22"/>
        </w:rPr>
        <w:sectPr w:rsidR="00EF7622" w:rsidSect="00EF7622">
          <w:type w:val="continuous"/>
          <w:pgSz w:w="11909" w:h="16834" w:code="9"/>
          <w:pgMar w:top="1701" w:right="1701" w:bottom="2268" w:left="1418" w:header="1063" w:footer="1241" w:gutter="0"/>
          <w:cols w:space="454"/>
          <w:docGrid w:linePitch="360"/>
        </w:sectPr>
      </w:pPr>
    </w:p>
    <w:p w:rsidR="00F41C66" w:rsidRDefault="00F41C66" w:rsidP="00D73172">
      <w:pPr>
        <w:spacing w:after="120"/>
        <w:ind w:firstLine="360"/>
        <w:jc w:val="both"/>
        <w:rPr>
          <w:sz w:val="22"/>
          <w:szCs w:val="22"/>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5CD2" w:rsidRDefault="00F25CD2">
      <w:r>
        <w:separator/>
      </w:r>
    </w:p>
  </w:endnote>
  <w:endnote w:type="continuationSeparator" w:id="0">
    <w:p w:rsidR="00F25CD2" w:rsidRDefault="00F25C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809" w:rsidRDefault="00174809" w:rsidP="00F41C66">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5CD2" w:rsidRDefault="00F25CD2">
      <w:r>
        <w:separator/>
      </w:r>
    </w:p>
  </w:footnote>
  <w:footnote w:type="continuationSeparator" w:id="0">
    <w:p w:rsidR="00F25CD2" w:rsidRDefault="00F25C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12E6566"/>
    <w:multiLevelType w:val="hybridMultilevel"/>
    <w:tmpl w:val="AA5E8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D134AD"/>
    <w:multiLevelType w:val="hybridMultilevel"/>
    <w:tmpl w:val="0BF86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5"/>
  </w:num>
  <w:num w:numId="3">
    <w:abstractNumId w:val="1"/>
  </w:num>
  <w:num w:numId="4">
    <w:abstractNumId w:val="3"/>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6"/>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oNotDisplayPageBoundaries/>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CC"/>
    <w:rsid w:val="00030463"/>
    <w:rsid w:val="00032073"/>
    <w:rsid w:val="000541B9"/>
    <w:rsid w:val="00084872"/>
    <w:rsid w:val="000C2480"/>
    <w:rsid w:val="000D086E"/>
    <w:rsid w:val="000E018D"/>
    <w:rsid w:val="00136193"/>
    <w:rsid w:val="001419FC"/>
    <w:rsid w:val="00143B8A"/>
    <w:rsid w:val="001452A6"/>
    <w:rsid w:val="00161936"/>
    <w:rsid w:val="0016546B"/>
    <w:rsid w:val="0016792F"/>
    <w:rsid w:val="00174809"/>
    <w:rsid w:val="00190CB0"/>
    <w:rsid w:val="001A49A4"/>
    <w:rsid w:val="001A6B88"/>
    <w:rsid w:val="001B277F"/>
    <w:rsid w:val="001C4025"/>
    <w:rsid w:val="001D0642"/>
    <w:rsid w:val="002006E1"/>
    <w:rsid w:val="00201B74"/>
    <w:rsid w:val="00203B5F"/>
    <w:rsid w:val="0021008A"/>
    <w:rsid w:val="00214280"/>
    <w:rsid w:val="00220AAF"/>
    <w:rsid w:val="002241B8"/>
    <w:rsid w:val="00225E7D"/>
    <w:rsid w:val="0023041D"/>
    <w:rsid w:val="00230E8D"/>
    <w:rsid w:val="002318A5"/>
    <w:rsid w:val="00240055"/>
    <w:rsid w:val="0024260F"/>
    <w:rsid w:val="0026234A"/>
    <w:rsid w:val="002C0982"/>
    <w:rsid w:val="002D675C"/>
    <w:rsid w:val="002F21E3"/>
    <w:rsid w:val="00307AC7"/>
    <w:rsid w:val="0031382E"/>
    <w:rsid w:val="00324AFE"/>
    <w:rsid w:val="00327CC1"/>
    <w:rsid w:val="00335D3A"/>
    <w:rsid w:val="00336B34"/>
    <w:rsid w:val="003451AD"/>
    <w:rsid w:val="00373379"/>
    <w:rsid w:val="00376D1D"/>
    <w:rsid w:val="00393483"/>
    <w:rsid w:val="003973F8"/>
    <w:rsid w:val="003B24F5"/>
    <w:rsid w:val="003C6085"/>
    <w:rsid w:val="003E7413"/>
    <w:rsid w:val="004013F0"/>
    <w:rsid w:val="004064D7"/>
    <w:rsid w:val="0041457E"/>
    <w:rsid w:val="0041536E"/>
    <w:rsid w:val="00454384"/>
    <w:rsid w:val="00467D33"/>
    <w:rsid w:val="00482F53"/>
    <w:rsid w:val="004A6B49"/>
    <w:rsid w:val="004B7814"/>
    <w:rsid w:val="004C3A67"/>
    <w:rsid w:val="004C5327"/>
    <w:rsid w:val="004C5C24"/>
    <w:rsid w:val="004E7172"/>
    <w:rsid w:val="00520EE5"/>
    <w:rsid w:val="00527F33"/>
    <w:rsid w:val="00541D2A"/>
    <w:rsid w:val="00543972"/>
    <w:rsid w:val="00545B90"/>
    <w:rsid w:val="005531EB"/>
    <w:rsid w:val="00575733"/>
    <w:rsid w:val="00580208"/>
    <w:rsid w:val="005D1878"/>
    <w:rsid w:val="005D69C4"/>
    <w:rsid w:val="005E00DF"/>
    <w:rsid w:val="005E0159"/>
    <w:rsid w:val="006048B8"/>
    <w:rsid w:val="00612CF4"/>
    <w:rsid w:val="006233B8"/>
    <w:rsid w:val="006323EF"/>
    <w:rsid w:val="006459CF"/>
    <w:rsid w:val="0065308C"/>
    <w:rsid w:val="00662BF9"/>
    <w:rsid w:val="006636B1"/>
    <w:rsid w:val="00670614"/>
    <w:rsid w:val="00674FAB"/>
    <w:rsid w:val="0067543B"/>
    <w:rsid w:val="006A0A32"/>
    <w:rsid w:val="006A7308"/>
    <w:rsid w:val="006B64C7"/>
    <w:rsid w:val="006B7D05"/>
    <w:rsid w:val="006E3E53"/>
    <w:rsid w:val="00711C4D"/>
    <w:rsid w:val="00713F5B"/>
    <w:rsid w:val="00722F54"/>
    <w:rsid w:val="00725604"/>
    <w:rsid w:val="007349A7"/>
    <w:rsid w:val="007432C2"/>
    <w:rsid w:val="0075782B"/>
    <w:rsid w:val="00772E29"/>
    <w:rsid w:val="007A0CBD"/>
    <w:rsid w:val="007A7B14"/>
    <w:rsid w:val="007D1129"/>
    <w:rsid w:val="007F1F24"/>
    <w:rsid w:val="007F3CF3"/>
    <w:rsid w:val="007F65FD"/>
    <w:rsid w:val="0080184F"/>
    <w:rsid w:val="0084586B"/>
    <w:rsid w:val="00851E26"/>
    <w:rsid w:val="00876F86"/>
    <w:rsid w:val="00886BB2"/>
    <w:rsid w:val="008930C6"/>
    <w:rsid w:val="008964A4"/>
    <w:rsid w:val="008A6B15"/>
    <w:rsid w:val="008B6850"/>
    <w:rsid w:val="008D7378"/>
    <w:rsid w:val="008E2187"/>
    <w:rsid w:val="008E6711"/>
    <w:rsid w:val="00901DFB"/>
    <w:rsid w:val="0090708F"/>
    <w:rsid w:val="009242BE"/>
    <w:rsid w:val="009243FC"/>
    <w:rsid w:val="00925B8B"/>
    <w:rsid w:val="009316D9"/>
    <w:rsid w:val="009331BC"/>
    <w:rsid w:val="00935238"/>
    <w:rsid w:val="00935884"/>
    <w:rsid w:val="00955287"/>
    <w:rsid w:val="0097725C"/>
    <w:rsid w:val="00981321"/>
    <w:rsid w:val="00985158"/>
    <w:rsid w:val="0099047D"/>
    <w:rsid w:val="00992B6D"/>
    <w:rsid w:val="009D4C59"/>
    <w:rsid w:val="009E2DCA"/>
    <w:rsid w:val="009F3609"/>
    <w:rsid w:val="00A03ECE"/>
    <w:rsid w:val="00A36D71"/>
    <w:rsid w:val="00A50784"/>
    <w:rsid w:val="00A56E67"/>
    <w:rsid w:val="00A63CA4"/>
    <w:rsid w:val="00A63E9C"/>
    <w:rsid w:val="00A648B4"/>
    <w:rsid w:val="00A72B34"/>
    <w:rsid w:val="00AA39F9"/>
    <w:rsid w:val="00AB505B"/>
    <w:rsid w:val="00AC3764"/>
    <w:rsid w:val="00AC6CFD"/>
    <w:rsid w:val="00AD6B26"/>
    <w:rsid w:val="00AE435A"/>
    <w:rsid w:val="00B06208"/>
    <w:rsid w:val="00B12C92"/>
    <w:rsid w:val="00B169E4"/>
    <w:rsid w:val="00B178C0"/>
    <w:rsid w:val="00B62235"/>
    <w:rsid w:val="00B67117"/>
    <w:rsid w:val="00BB13FF"/>
    <w:rsid w:val="00BC782F"/>
    <w:rsid w:val="00BD0E1C"/>
    <w:rsid w:val="00BD4300"/>
    <w:rsid w:val="00BE5E04"/>
    <w:rsid w:val="00BE76B0"/>
    <w:rsid w:val="00BE7B73"/>
    <w:rsid w:val="00BF1B37"/>
    <w:rsid w:val="00BF3498"/>
    <w:rsid w:val="00C10F54"/>
    <w:rsid w:val="00C11AB6"/>
    <w:rsid w:val="00C21700"/>
    <w:rsid w:val="00C32EAA"/>
    <w:rsid w:val="00C34171"/>
    <w:rsid w:val="00C35CDC"/>
    <w:rsid w:val="00C43DEA"/>
    <w:rsid w:val="00C97C38"/>
    <w:rsid w:val="00CA633C"/>
    <w:rsid w:val="00CC1AF0"/>
    <w:rsid w:val="00CC3EC6"/>
    <w:rsid w:val="00CF37BD"/>
    <w:rsid w:val="00D10915"/>
    <w:rsid w:val="00D20EAA"/>
    <w:rsid w:val="00D500E1"/>
    <w:rsid w:val="00D54AC6"/>
    <w:rsid w:val="00D55D9A"/>
    <w:rsid w:val="00D73172"/>
    <w:rsid w:val="00DB5735"/>
    <w:rsid w:val="00DC7296"/>
    <w:rsid w:val="00DD48A1"/>
    <w:rsid w:val="00DE4AF3"/>
    <w:rsid w:val="00DF061D"/>
    <w:rsid w:val="00E226DA"/>
    <w:rsid w:val="00E33034"/>
    <w:rsid w:val="00E501F4"/>
    <w:rsid w:val="00E64FE0"/>
    <w:rsid w:val="00E74077"/>
    <w:rsid w:val="00E81402"/>
    <w:rsid w:val="00E83445"/>
    <w:rsid w:val="00EB06C7"/>
    <w:rsid w:val="00EB0D8F"/>
    <w:rsid w:val="00ED173B"/>
    <w:rsid w:val="00EF11BE"/>
    <w:rsid w:val="00EF7397"/>
    <w:rsid w:val="00EF7622"/>
    <w:rsid w:val="00F007C5"/>
    <w:rsid w:val="00F0081E"/>
    <w:rsid w:val="00F01E62"/>
    <w:rsid w:val="00F22146"/>
    <w:rsid w:val="00F25CD2"/>
    <w:rsid w:val="00F26821"/>
    <w:rsid w:val="00F41C66"/>
    <w:rsid w:val="00F43BEE"/>
    <w:rsid w:val="00F51B6E"/>
    <w:rsid w:val="00F54EC7"/>
    <w:rsid w:val="00F7046E"/>
    <w:rsid w:val="00F7073A"/>
    <w:rsid w:val="00F82723"/>
    <w:rsid w:val="00F91CAF"/>
    <w:rsid w:val="00FA2FBB"/>
    <w:rsid w:val="00FB33E1"/>
    <w:rsid w:val="00FB47D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5D0F676-8277-47EB-B40A-B97A63CA0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916038">
      <w:bodyDiv w:val="1"/>
      <w:marLeft w:val="0"/>
      <w:marRight w:val="0"/>
      <w:marTop w:val="0"/>
      <w:marBottom w:val="0"/>
      <w:divBdr>
        <w:top w:val="none" w:sz="0" w:space="0" w:color="auto"/>
        <w:left w:val="none" w:sz="0" w:space="0" w:color="auto"/>
        <w:bottom w:val="none" w:sz="0" w:space="0" w:color="auto"/>
        <w:right w:val="none" w:sz="0" w:space="0" w:color="auto"/>
      </w:divBdr>
      <w:divsChild>
        <w:div w:id="810564157">
          <w:marLeft w:val="0"/>
          <w:marRight w:val="0"/>
          <w:marTop w:val="0"/>
          <w:marBottom w:val="0"/>
          <w:divBdr>
            <w:top w:val="none" w:sz="0" w:space="0" w:color="auto"/>
            <w:left w:val="none" w:sz="0" w:space="0" w:color="auto"/>
            <w:bottom w:val="none" w:sz="0" w:space="0" w:color="auto"/>
            <w:right w:val="none" w:sz="0" w:space="0" w:color="auto"/>
          </w:divBdr>
          <w:divsChild>
            <w:div w:id="2097167108">
              <w:marLeft w:val="0"/>
              <w:marRight w:val="0"/>
              <w:marTop w:val="0"/>
              <w:marBottom w:val="0"/>
              <w:divBdr>
                <w:top w:val="none" w:sz="0" w:space="0" w:color="auto"/>
                <w:left w:val="none" w:sz="0" w:space="0" w:color="auto"/>
                <w:bottom w:val="none" w:sz="0" w:space="0" w:color="auto"/>
                <w:right w:val="none" w:sz="0" w:space="0" w:color="auto"/>
              </w:divBdr>
              <w:divsChild>
                <w:div w:id="104309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000810340">
      <w:bodyDiv w:val="1"/>
      <w:marLeft w:val="0"/>
      <w:marRight w:val="0"/>
      <w:marTop w:val="0"/>
      <w:marBottom w:val="0"/>
      <w:divBdr>
        <w:top w:val="none" w:sz="0" w:space="0" w:color="auto"/>
        <w:left w:val="none" w:sz="0" w:space="0" w:color="auto"/>
        <w:bottom w:val="none" w:sz="0" w:space="0" w:color="auto"/>
        <w:right w:val="none" w:sz="0" w:space="0" w:color="auto"/>
      </w:divBdr>
      <w:divsChild>
        <w:div w:id="73360362">
          <w:marLeft w:val="0"/>
          <w:marRight w:val="0"/>
          <w:marTop w:val="0"/>
          <w:marBottom w:val="0"/>
          <w:divBdr>
            <w:top w:val="none" w:sz="0" w:space="0" w:color="auto"/>
            <w:left w:val="none" w:sz="0" w:space="0" w:color="auto"/>
            <w:bottom w:val="none" w:sz="0" w:space="0" w:color="auto"/>
            <w:right w:val="none" w:sz="0" w:space="0" w:color="auto"/>
          </w:divBdr>
          <w:divsChild>
            <w:div w:id="65422838">
              <w:marLeft w:val="0"/>
              <w:marRight w:val="0"/>
              <w:marTop w:val="0"/>
              <w:marBottom w:val="0"/>
              <w:divBdr>
                <w:top w:val="none" w:sz="0" w:space="0" w:color="auto"/>
                <w:left w:val="none" w:sz="0" w:space="0" w:color="auto"/>
                <w:bottom w:val="none" w:sz="0" w:space="0" w:color="auto"/>
                <w:right w:val="none" w:sz="0" w:space="0" w:color="auto"/>
              </w:divBdr>
              <w:divsChild>
                <w:div w:id="1652293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nur_20s001@mn.unjani.ac.id" TargetMode="External"/><Relationship Id="rId13"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irbi.cimahikota.go.id/cms/index/index?kel=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eraturan.bpk.go.id/Details/39653/uu-no-20-tahun-2008" TargetMode="External"/><Relationship Id="rId4" Type="http://schemas.openxmlformats.org/officeDocument/2006/relationships/settings" Target="settings.xml"/><Relationship Id="rId9" Type="http://schemas.openxmlformats.org/officeDocument/2006/relationships/hyperlink" Target="mailto:ekaludiya@lecture.unjani.ac.id"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Data Penjualan Mie Kasuka April-</a:t>
            </a:r>
            <a:r>
              <a:rPr lang="en-US" b="1" baseline="0">
                <a:latin typeface="Times New Roman" panose="02020603050405020304" pitchFamily="18" charset="0"/>
                <a:cs typeface="Times New Roman" panose="02020603050405020304" pitchFamily="18" charset="0"/>
              </a:rPr>
              <a:t> November 2023</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Lbl>
              <c:idx val="0"/>
              <c:layout>
                <c:manualLayout>
                  <c:x val="7.145409074669525E-3"/>
                  <c:y val="3.7140204271123488E-2"/>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0.23231497188253397"/>
                      <c:h val="0.16692218834762645"/>
                    </c:manualLayout>
                  </c15:layout>
                </c:ext>
              </c:extLst>
            </c:dLbl>
            <c:dLbl>
              <c:idx val="1"/>
              <c:layout>
                <c:manualLayout>
                  <c:x val="0"/>
                  <c:y val="-2.3212627669452181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7F1-4F26-BB34-09AD17113369}"/>
                </c:ext>
                <c:ext xmlns:c15="http://schemas.microsoft.com/office/drawing/2012/chart" uri="{CE6537A1-D6FC-4f65-9D91-7224C49458BB}">
                  <c15:layout>
                    <c:manualLayout>
                      <c:w val="0.20730604012119064"/>
                      <c:h val="0.16692218834762645"/>
                    </c:manualLayout>
                  </c15:layout>
                </c:ext>
              </c:extLst>
            </c:dLbl>
            <c:dLbl>
              <c:idx val="2"/>
              <c:layout>
                <c:manualLayout>
                  <c:x val="3.5727045373347625E-3"/>
                  <c:y val="-3.2497678737233054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7F1-4F26-BB34-09AD17113369}"/>
                </c:ext>
                <c:ext xmlns:c15="http://schemas.microsoft.com/office/drawing/2012/chart" uri="{CE6537A1-D6FC-4f65-9D91-7224C49458BB}"/>
              </c:extLst>
            </c:dLbl>
            <c:dLbl>
              <c:idx val="3"/>
              <c:layout>
                <c:manualLayout>
                  <c:x val="3.5727045373347625E-3"/>
                  <c:y val="-9.285051067780958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7F1-4F26-BB34-09AD17113369}"/>
                </c:ext>
                <c:ext xmlns:c15="http://schemas.microsoft.com/office/drawing/2012/chart" uri="{CE6537A1-D6FC-4f65-9D91-7224C49458BB}"/>
              </c:extLst>
            </c:dLbl>
            <c:dLbl>
              <c:idx val="4"/>
              <c:layout>
                <c:manualLayout>
                  <c:x val="-6.5498826536437262E-17"/>
                  <c:y val="2.3212627669452181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7F1-4F26-BB34-09AD17113369}"/>
                </c:ext>
                <c:ext xmlns:c15="http://schemas.microsoft.com/office/drawing/2012/chart" uri="{CE6537A1-D6FC-4f65-9D91-7224C49458BB}"/>
              </c:extLst>
            </c:dLbl>
            <c:dLbl>
              <c:idx val="5"/>
              <c:layout>
                <c:manualLayout>
                  <c:x val="0"/>
                  <c:y val="-9.285051067780958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7F1-4F26-BB34-09AD17113369}"/>
                </c:ext>
                <c:ext xmlns:c15="http://schemas.microsoft.com/office/drawing/2012/chart" uri="{CE6537A1-D6FC-4f65-9D91-7224C49458BB}"/>
              </c:extLst>
            </c:dLbl>
            <c:dLbl>
              <c:idx val="6"/>
              <c:layout>
                <c:manualLayout>
                  <c:x val="-1.3099765307287452E-16"/>
                  <c:y val="-9.285051067780872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67F1-4F26-BB34-09AD17113369}"/>
                </c:ext>
                <c:ext xmlns:c15="http://schemas.microsoft.com/office/drawing/2012/chart" uri="{CE6537A1-D6FC-4f65-9D91-7224C49458BB}"/>
              </c:extLst>
            </c:dLbl>
            <c:dLbl>
              <c:idx val="7"/>
              <c:layout>
                <c:manualLayout>
                  <c:x val="3.5727045373347625E-3"/>
                  <c:y val="9.285051067780872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7F1-4F26-BB34-09AD1711336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APRIL</c:v>
                </c:pt>
                <c:pt idx="1">
                  <c:v>MEI</c:v>
                </c:pt>
                <c:pt idx="2">
                  <c:v>JUNI</c:v>
                </c:pt>
                <c:pt idx="3">
                  <c:v>JULI</c:v>
                </c:pt>
                <c:pt idx="4">
                  <c:v>AGUSTUS</c:v>
                </c:pt>
                <c:pt idx="5">
                  <c:v>SEPTEMBER</c:v>
                </c:pt>
                <c:pt idx="6">
                  <c:v>OKTOBER</c:v>
                </c:pt>
                <c:pt idx="7">
                  <c:v>NOVEMBER</c:v>
                </c:pt>
              </c:strCache>
            </c:strRef>
          </c:cat>
          <c:val>
            <c:numRef>
              <c:f>Sheet1!$B$2:$B$9</c:f>
              <c:numCache>
                <c:formatCode>_-[$Rp-421]* #,##0_-;\-[$Rp-421]* #,##0_-;_-[$Rp-421]* "-"_-;_-@_-</c:formatCode>
                <c:ptCount val="8"/>
                <c:pt idx="0">
                  <c:v>23983502</c:v>
                </c:pt>
                <c:pt idx="1">
                  <c:v>10040600</c:v>
                </c:pt>
                <c:pt idx="2">
                  <c:v>6985600</c:v>
                </c:pt>
                <c:pt idx="3">
                  <c:v>5932500</c:v>
                </c:pt>
                <c:pt idx="4">
                  <c:v>5195504</c:v>
                </c:pt>
                <c:pt idx="5">
                  <c:v>8582003</c:v>
                </c:pt>
                <c:pt idx="6">
                  <c:v>5920000</c:v>
                </c:pt>
                <c:pt idx="7">
                  <c:v>5229000</c:v>
                </c:pt>
              </c:numCache>
            </c:numRef>
          </c:val>
          <c:extLst xmlns:c16r2="http://schemas.microsoft.com/office/drawing/2015/06/chart">
            <c:ext xmlns:c16="http://schemas.microsoft.com/office/drawing/2014/chart" uri="{C3380CC4-5D6E-409C-BE32-E72D297353CC}">
              <c16:uniqueId val="{00000008-67F1-4F26-BB34-09AD17113369}"/>
            </c:ext>
          </c:extLst>
        </c:ser>
        <c:ser>
          <c:idx val="1"/>
          <c:order val="1"/>
          <c:tx>
            <c:strRef>
              <c:f>Sheet1!$C$1</c:f>
              <c:strCache>
                <c:ptCount val="1"/>
                <c:pt idx="0">
                  <c:v>Column1</c:v>
                </c:pt>
              </c:strCache>
            </c:strRef>
          </c:tx>
          <c:spPr>
            <a:solidFill>
              <a:schemeClr val="accent2"/>
            </a:solidFill>
            <a:ln>
              <a:noFill/>
            </a:ln>
            <a:effectLst/>
          </c:spPr>
          <c:invertIfNegative val="0"/>
          <c:cat>
            <c:strRef>
              <c:f>Sheet1!$A$2:$A$9</c:f>
              <c:strCache>
                <c:ptCount val="8"/>
                <c:pt idx="0">
                  <c:v>APRIL</c:v>
                </c:pt>
                <c:pt idx="1">
                  <c:v>MEI</c:v>
                </c:pt>
                <c:pt idx="2">
                  <c:v>JUNI</c:v>
                </c:pt>
                <c:pt idx="3">
                  <c:v>JULI</c:v>
                </c:pt>
                <c:pt idx="4">
                  <c:v>AGUSTUS</c:v>
                </c:pt>
                <c:pt idx="5">
                  <c:v>SEPTEMBER</c:v>
                </c:pt>
                <c:pt idx="6">
                  <c:v>OKTOBER</c:v>
                </c:pt>
                <c:pt idx="7">
                  <c:v>NOVEMBER</c:v>
                </c:pt>
              </c:strCache>
            </c:strRef>
          </c:cat>
          <c:val>
            <c:numRef>
              <c:f>Sheet1!$C$2:$C$9</c:f>
              <c:numCache>
                <c:formatCode>General</c:formatCode>
                <c:ptCount val="8"/>
              </c:numCache>
            </c:numRef>
          </c:val>
          <c:extLst xmlns:c16r2="http://schemas.microsoft.com/office/drawing/2015/06/chart">
            <c:ext xmlns:c16="http://schemas.microsoft.com/office/drawing/2014/chart" uri="{C3380CC4-5D6E-409C-BE32-E72D297353CC}">
              <c16:uniqueId val="{00000009-67F1-4F26-BB34-09AD17113369}"/>
            </c:ext>
          </c:extLst>
        </c:ser>
        <c:ser>
          <c:idx val="2"/>
          <c:order val="2"/>
          <c:tx>
            <c:strRef>
              <c:f>Sheet1!$D$1</c:f>
              <c:strCache>
                <c:ptCount val="1"/>
                <c:pt idx="0">
                  <c:v>Column2</c:v>
                </c:pt>
              </c:strCache>
            </c:strRef>
          </c:tx>
          <c:spPr>
            <a:solidFill>
              <a:schemeClr val="accent3"/>
            </a:solidFill>
            <a:ln>
              <a:noFill/>
            </a:ln>
            <a:effectLst/>
          </c:spPr>
          <c:invertIfNegative val="0"/>
          <c:cat>
            <c:strRef>
              <c:f>Sheet1!$A$2:$A$9</c:f>
              <c:strCache>
                <c:ptCount val="8"/>
                <c:pt idx="0">
                  <c:v>APRIL</c:v>
                </c:pt>
                <c:pt idx="1">
                  <c:v>MEI</c:v>
                </c:pt>
                <c:pt idx="2">
                  <c:v>JUNI</c:v>
                </c:pt>
                <c:pt idx="3">
                  <c:v>JULI</c:v>
                </c:pt>
                <c:pt idx="4">
                  <c:v>AGUSTUS</c:v>
                </c:pt>
                <c:pt idx="5">
                  <c:v>SEPTEMBER</c:v>
                </c:pt>
                <c:pt idx="6">
                  <c:v>OKTOBER</c:v>
                </c:pt>
                <c:pt idx="7">
                  <c:v>NOVEMBER</c:v>
                </c:pt>
              </c:strCache>
            </c:strRef>
          </c:cat>
          <c:val>
            <c:numRef>
              <c:f>Sheet1!$D$2:$D$9</c:f>
              <c:numCache>
                <c:formatCode>General</c:formatCode>
                <c:ptCount val="8"/>
              </c:numCache>
            </c:numRef>
          </c:val>
          <c:extLst xmlns:c16r2="http://schemas.microsoft.com/office/drawing/2015/06/chart">
            <c:ext xmlns:c16="http://schemas.microsoft.com/office/drawing/2014/chart" uri="{C3380CC4-5D6E-409C-BE32-E72D297353CC}">
              <c16:uniqueId val="{0000000A-67F1-4F26-BB34-09AD17113369}"/>
            </c:ext>
          </c:extLst>
        </c:ser>
        <c:dLbls>
          <c:showLegendKey val="0"/>
          <c:showVal val="0"/>
          <c:showCatName val="0"/>
          <c:showSerName val="0"/>
          <c:showPercent val="0"/>
          <c:showBubbleSize val="0"/>
        </c:dLbls>
        <c:gapWidth val="219"/>
        <c:overlap val="-27"/>
        <c:axId val="346339112"/>
        <c:axId val="346340288"/>
      </c:barChart>
      <c:catAx>
        <c:axId val="346339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340288"/>
        <c:crosses val="autoZero"/>
        <c:auto val="1"/>
        <c:lblAlgn val="ctr"/>
        <c:lblOffset val="100"/>
        <c:noMultiLvlLbl val="0"/>
      </c:catAx>
      <c:valAx>
        <c:axId val="346340288"/>
        <c:scaling>
          <c:orientation val="minMax"/>
        </c:scaling>
        <c:delete val="0"/>
        <c:axPos val="l"/>
        <c:majorGridlines>
          <c:spPr>
            <a:ln w="9525" cap="flat" cmpd="sng" algn="ctr">
              <a:solidFill>
                <a:schemeClr val="tx1">
                  <a:lumMod val="15000"/>
                  <a:lumOff val="85000"/>
                </a:schemeClr>
              </a:solidFill>
              <a:round/>
            </a:ln>
            <a:effectLst/>
          </c:spPr>
        </c:majorGridlines>
        <c:numFmt formatCode="_-[$Rp-421]* #,##0_-;\-[$Rp-421]* #,##0_-;_-[$Rp-421]*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6339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059805-81C6-47B3-A103-981E47394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9525</Words>
  <Characters>168293</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97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Microsoft account</cp:lastModifiedBy>
  <cp:revision>2</cp:revision>
  <cp:lastPrinted>2024-07-23T09:22:00Z</cp:lastPrinted>
  <dcterms:created xsi:type="dcterms:W3CDTF">2024-07-24T13:26:00Z</dcterms:created>
  <dcterms:modified xsi:type="dcterms:W3CDTF">2024-07-2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d1edf-686a-381e-9164-4922243d1678</vt:lpwstr>
  </property>
  <property fmtid="{D5CDD505-2E9C-101B-9397-08002B2CF9AE}" pid="24" name="Mendeley Citation Style_1">
    <vt:lpwstr>http://www.zotero.org/styles/apa</vt:lpwstr>
  </property>
</Properties>
</file>